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1F07085C"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A Naïve</w:t>
            </w:r>
            <w:r w:rsidR="00C90F38">
              <w:rPr>
                <w:b/>
                <w:sz w:val="36"/>
              </w:rPr>
              <w:t xml:space="preserve"> </w:t>
            </w:r>
            <w:r w:rsidR="00E756AC">
              <w:rPr>
                <w:b/>
                <w:sz w:val="36"/>
              </w:rPr>
              <w:t>Bayes</w:t>
            </w:r>
            <w:r w:rsidRPr="00940473">
              <w:rPr>
                <w:b/>
                <w:sz w:val="36"/>
              </w:rPr>
              <w:t xml:space="preserve">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688F529F" w:rsidR="00AB0BEA" w:rsidRPr="00940473" w:rsidRDefault="00C61E93" w:rsidP="001D20AC">
      <w:r w:rsidRPr="00940473">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t xml:space="preserve"> </w:t>
      </w:r>
      <w:r w:rsidR="0037767C">
        <w:t xml:space="preserve">If the speaker’s message is more in line with written text, then it is referred to as literacy, whereas a message being more in line with spoken language is referred to as orality. </w:t>
      </w:r>
    </w:p>
    <w:p w14:paraId="387D4969" w14:textId="003E94B9"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w:t>
      </w:r>
      <w:r w:rsidR="00C90F38">
        <w:t xml:space="preserve"> </w:t>
      </w:r>
      <w:r w:rsidR="00E756AC">
        <w:t>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71F0262E" w14:textId="5CE0D11E" w:rsidR="00F21467" w:rsidRDefault="00940473" w:rsidP="006940C4">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o "1-3" \h \z \u </w:instrText>
      </w:r>
      <w:r w:rsidRPr="00940473">
        <w:fldChar w:fldCharType="separate"/>
      </w:r>
      <w:hyperlink w:anchor="_Toc79512030" w:history="1">
        <w:r w:rsidR="00F21467" w:rsidRPr="002F74C6">
          <w:rPr>
            <w:rStyle w:val="Hyperlink"/>
          </w:rPr>
          <w:t>1</w:t>
        </w:r>
        <w:r w:rsidR="00F21467">
          <w:rPr>
            <w:rFonts w:asciiTheme="minorHAnsi" w:eastAsiaTheme="minorEastAsia" w:hAnsiTheme="minorHAnsi" w:cstheme="minorBidi"/>
            <w:sz w:val="22"/>
            <w:szCs w:val="22"/>
            <w:lang w:val="fr-FR" w:eastAsia="ja-JP"/>
          </w:rPr>
          <w:tab/>
        </w:r>
        <w:r w:rsidR="00F21467" w:rsidRPr="002F74C6">
          <w:rPr>
            <w:rStyle w:val="Hyperlink"/>
          </w:rPr>
          <w:t>Introduction</w:t>
        </w:r>
        <w:r w:rsidR="00F21467">
          <w:rPr>
            <w:webHidden/>
          </w:rPr>
          <w:tab/>
        </w:r>
        <w:r w:rsidR="00F21467">
          <w:rPr>
            <w:webHidden/>
          </w:rPr>
          <w:fldChar w:fldCharType="begin"/>
        </w:r>
        <w:r w:rsidR="00F21467">
          <w:rPr>
            <w:webHidden/>
          </w:rPr>
          <w:instrText xml:space="preserve"> PAGEREF _Toc79512030 \h </w:instrText>
        </w:r>
        <w:r w:rsidR="00F21467">
          <w:rPr>
            <w:webHidden/>
          </w:rPr>
        </w:r>
        <w:r w:rsidR="00F21467">
          <w:rPr>
            <w:webHidden/>
          </w:rPr>
          <w:fldChar w:fldCharType="separate"/>
        </w:r>
        <w:r w:rsidR="00F21467">
          <w:rPr>
            <w:webHidden/>
          </w:rPr>
          <w:t>8</w:t>
        </w:r>
        <w:r w:rsidR="00F21467">
          <w:rPr>
            <w:webHidden/>
          </w:rPr>
          <w:fldChar w:fldCharType="end"/>
        </w:r>
      </w:hyperlink>
    </w:p>
    <w:p w14:paraId="24F5A3B4" w14:textId="3B66CF81" w:rsidR="00F21467" w:rsidRDefault="00F21467" w:rsidP="006940C4">
      <w:pPr>
        <w:pStyle w:val="Verzeichnis1"/>
        <w:rPr>
          <w:rFonts w:asciiTheme="minorHAnsi" w:eastAsiaTheme="minorEastAsia" w:hAnsiTheme="minorHAnsi" w:cstheme="minorBidi"/>
          <w:sz w:val="22"/>
          <w:szCs w:val="22"/>
          <w:lang w:val="fr-FR" w:eastAsia="ja-JP"/>
        </w:rPr>
      </w:pPr>
      <w:hyperlink w:anchor="_Toc79512031" w:history="1">
        <w:r w:rsidRPr="002F74C6">
          <w:rPr>
            <w:rStyle w:val="Hyperlink"/>
          </w:rPr>
          <w:t>2</w:t>
        </w:r>
        <w:r>
          <w:rPr>
            <w:rFonts w:asciiTheme="minorHAnsi" w:eastAsiaTheme="minorEastAsia" w:hAnsiTheme="minorHAnsi" w:cstheme="minorBidi"/>
            <w:sz w:val="22"/>
            <w:szCs w:val="22"/>
            <w:lang w:val="fr-FR" w:eastAsia="ja-JP"/>
          </w:rPr>
          <w:tab/>
        </w:r>
        <w:r w:rsidRPr="002F74C6">
          <w:rPr>
            <w:rStyle w:val="Hyperlink"/>
          </w:rPr>
          <w:t>Related Works</w:t>
        </w:r>
        <w:r>
          <w:rPr>
            <w:webHidden/>
          </w:rPr>
          <w:tab/>
        </w:r>
        <w:r>
          <w:rPr>
            <w:webHidden/>
          </w:rPr>
          <w:fldChar w:fldCharType="begin"/>
        </w:r>
        <w:r>
          <w:rPr>
            <w:webHidden/>
          </w:rPr>
          <w:instrText xml:space="preserve"> PAGEREF _Toc79512031 \h </w:instrText>
        </w:r>
        <w:r>
          <w:rPr>
            <w:webHidden/>
          </w:rPr>
        </w:r>
        <w:r>
          <w:rPr>
            <w:webHidden/>
          </w:rPr>
          <w:fldChar w:fldCharType="separate"/>
        </w:r>
        <w:r>
          <w:rPr>
            <w:webHidden/>
          </w:rPr>
          <w:t>9</w:t>
        </w:r>
        <w:r>
          <w:rPr>
            <w:webHidden/>
          </w:rPr>
          <w:fldChar w:fldCharType="end"/>
        </w:r>
      </w:hyperlink>
    </w:p>
    <w:p w14:paraId="7E9606EE" w14:textId="797C410A"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2" w:history="1">
        <w:r w:rsidRPr="002F74C6">
          <w:rPr>
            <w:rStyle w:val="Hyperlink"/>
            <w:noProof/>
          </w:rPr>
          <w:t>2.1.</w:t>
        </w:r>
        <w:r>
          <w:rPr>
            <w:rFonts w:asciiTheme="minorHAnsi" w:eastAsiaTheme="minorEastAsia" w:hAnsiTheme="minorHAnsi" w:cstheme="minorBidi"/>
            <w:noProof/>
            <w:sz w:val="22"/>
            <w:szCs w:val="22"/>
            <w:lang w:val="fr-FR" w:eastAsia="ja-JP"/>
          </w:rPr>
          <w:tab/>
        </w:r>
        <w:r w:rsidRPr="002F74C6">
          <w:rPr>
            <w:rStyle w:val="Hyperlink"/>
            <w:noProof/>
          </w:rPr>
          <w:t>Theoretical Linguistics</w:t>
        </w:r>
        <w:r>
          <w:rPr>
            <w:noProof/>
            <w:webHidden/>
          </w:rPr>
          <w:tab/>
        </w:r>
        <w:r>
          <w:rPr>
            <w:noProof/>
            <w:webHidden/>
          </w:rPr>
          <w:fldChar w:fldCharType="begin"/>
        </w:r>
        <w:r>
          <w:rPr>
            <w:noProof/>
            <w:webHidden/>
          </w:rPr>
          <w:instrText xml:space="preserve"> PAGEREF _Toc79512032 \h </w:instrText>
        </w:r>
        <w:r>
          <w:rPr>
            <w:noProof/>
            <w:webHidden/>
          </w:rPr>
        </w:r>
        <w:r>
          <w:rPr>
            <w:noProof/>
            <w:webHidden/>
          </w:rPr>
          <w:fldChar w:fldCharType="separate"/>
        </w:r>
        <w:r>
          <w:rPr>
            <w:noProof/>
            <w:webHidden/>
          </w:rPr>
          <w:t>9</w:t>
        </w:r>
        <w:r>
          <w:rPr>
            <w:noProof/>
            <w:webHidden/>
          </w:rPr>
          <w:fldChar w:fldCharType="end"/>
        </w:r>
      </w:hyperlink>
    </w:p>
    <w:p w14:paraId="5C94D0CB" w14:textId="3EFE4E07"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3" w:history="1">
        <w:r w:rsidRPr="002F74C6">
          <w:rPr>
            <w:rStyle w:val="Hyperlink"/>
            <w:noProof/>
          </w:rPr>
          <w:t>2.2.</w:t>
        </w:r>
        <w:r>
          <w:rPr>
            <w:rFonts w:asciiTheme="minorHAnsi" w:eastAsiaTheme="minorEastAsia" w:hAnsiTheme="minorHAnsi" w:cstheme="minorBidi"/>
            <w:noProof/>
            <w:sz w:val="22"/>
            <w:szCs w:val="22"/>
            <w:lang w:val="fr-FR" w:eastAsia="ja-JP"/>
          </w:rPr>
          <w:tab/>
        </w:r>
        <w:r w:rsidRPr="002F74C6">
          <w:rPr>
            <w:rStyle w:val="Hyperlink"/>
            <w:noProof/>
          </w:rPr>
          <w:t>Computational Linguistics</w:t>
        </w:r>
        <w:r>
          <w:rPr>
            <w:noProof/>
            <w:webHidden/>
          </w:rPr>
          <w:tab/>
        </w:r>
        <w:r>
          <w:rPr>
            <w:noProof/>
            <w:webHidden/>
          </w:rPr>
          <w:fldChar w:fldCharType="begin"/>
        </w:r>
        <w:r>
          <w:rPr>
            <w:noProof/>
            <w:webHidden/>
          </w:rPr>
          <w:instrText xml:space="preserve"> PAGEREF _Toc79512033 \h </w:instrText>
        </w:r>
        <w:r>
          <w:rPr>
            <w:noProof/>
            <w:webHidden/>
          </w:rPr>
        </w:r>
        <w:r>
          <w:rPr>
            <w:noProof/>
            <w:webHidden/>
          </w:rPr>
          <w:fldChar w:fldCharType="separate"/>
        </w:r>
        <w:r>
          <w:rPr>
            <w:noProof/>
            <w:webHidden/>
          </w:rPr>
          <w:t>9</w:t>
        </w:r>
        <w:r>
          <w:rPr>
            <w:noProof/>
            <w:webHidden/>
          </w:rPr>
          <w:fldChar w:fldCharType="end"/>
        </w:r>
      </w:hyperlink>
    </w:p>
    <w:p w14:paraId="541AF128" w14:textId="38C7B2B7" w:rsidR="00F21467" w:rsidRDefault="00F21467" w:rsidP="006940C4">
      <w:pPr>
        <w:pStyle w:val="Verzeichnis1"/>
        <w:rPr>
          <w:rFonts w:asciiTheme="minorHAnsi" w:eastAsiaTheme="minorEastAsia" w:hAnsiTheme="minorHAnsi" w:cstheme="minorBidi"/>
          <w:sz w:val="22"/>
          <w:szCs w:val="22"/>
          <w:lang w:val="fr-FR" w:eastAsia="ja-JP"/>
        </w:rPr>
      </w:pPr>
      <w:hyperlink w:anchor="_Toc79512034" w:history="1">
        <w:r w:rsidRPr="002F74C6">
          <w:rPr>
            <w:rStyle w:val="Hyperlink"/>
          </w:rPr>
          <w:t>3</w:t>
        </w:r>
        <w:r>
          <w:rPr>
            <w:rFonts w:asciiTheme="minorHAnsi" w:eastAsiaTheme="minorEastAsia" w:hAnsiTheme="minorHAnsi" w:cstheme="minorBidi"/>
            <w:sz w:val="22"/>
            <w:szCs w:val="22"/>
            <w:lang w:val="fr-FR" w:eastAsia="ja-JP"/>
          </w:rPr>
          <w:tab/>
        </w:r>
        <w:r w:rsidRPr="002F74C6">
          <w:rPr>
            <w:rStyle w:val="Hyperlink"/>
          </w:rPr>
          <w:t>Language as a Construct</w:t>
        </w:r>
        <w:r>
          <w:rPr>
            <w:webHidden/>
          </w:rPr>
          <w:tab/>
        </w:r>
        <w:r>
          <w:rPr>
            <w:webHidden/>
          </w:rPr>
          <w:fldChar w:fldCharType="begin"/>
        </w:r>
        <w:r>
          <w:rPr>
            <w:webHidden/>
          </w:rPr>
          <w:instrText xml:space="preserve"> PAGEREF _Toc79512034 \h </w:instrText>
        </w:r>
        <w:r>
          <w:rPr>
            <w:webHidden/>
          </w:rPr>
        </w:r>
        <w:r>
          <w:rPr>
            <w:webHidden/>
          </w:rPr>
          <w:fldChar w:fldCharType="separate"/>
        </w:r>
        <w:r>
          <w:rPr>
            <w:webHidden/>
          </w:rPr>
          <w:t>10</w:t>
        </w:r>
        <w:r>
          <w:rPr>
            <w:webHidden/>
          </w:rPr>
          <w:fldChar w:fldCharType="end"/>
        </w:r>
      </w:hyperlink>
    </w:p>
    <w:p w14:paraId="28A27D93" w14:textId="2881D0A9"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5" w:history="1">
        <w:r w:rsidRPr="002F74C6">
          <w:rPr>
            <w:rStyle w:val="Hyperlink"/>
            <w:noProof/>
          </w:rPr>
          <w:t>3.1.</w:t>
        </w:r>
        <w:r>
          <w:rPr>
            <w:rFonts w:asciiTheme="minorHAnsi" w:eastAsiaTheme="minorEastAsia" w:hAnsiTheme="minorHAnsi" w:cstheme="minorBidi"/>
            <w:noProof/>
            <w:sz w:val="22"/>
            <w:szCs w:val="22"/>
            <w:lang w:val="fr-FR" w:eastAsia="ja-JP"/>
          </w:rPr>
          <w:tab/>
        </w:r>
        <w:r w:rsidRPr="002F74C6">
          <w:rPr>
            <w:rStyle w:val="Hyperlink"/>
            <w:noProof/>
          </w:rPr>
          <w:t>General Features of Language</w:t>
        </w:r>
        <w:r>
          <w:rPr>
            <w:noProof/>
            <w:webHidden/>
          </w:rPr>
          <w:tab/>
        </w:r>
        <w:r>
          <w:rPr>
            <w:noProof/>
            <w:webHidden/>
          </w:rPr>
          <w:fldChar w:fldCharType="begin"/>
        </w:r>
        <w:r>
          <w:rPr>
            <w:noProof/>
            <w:webHidden/>
          </w:rPr>
          <w:instrText xml:space="preserve"> PAGEREF _Toc79512035 \h </w:instrText>
        </w:r>
        <w:r>
          <w:rPr>
            <w:noProof/>
            <w:webHidden/>
          </w:rPr>
        </w:r>
        <w:r>
          <w:rPr>
            <w:noProof/>
            <w:webHidden/>
          </w:rPr>
          <w:fldChar w:fldCharType="separate"/>
        </w:r>
        <w:r>
          <w:rPr>
            <w:noProof/>
            <w:webHidden/>
          </w:rPr>
          <w:t>10</w:t>
        </w:r>
        <w:r>
          <w:rPr>
            <w:noProof/>
            <w:webHidden/>
          </w:rPr>
          <w:fldChar w:fldCharType="end"/>
        </w:r>
      </w:hyperlink>
    </w:p>
    <w:p w14:paraId="7CB83568" w14:textId="4CA151A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6" w:history="1">
        <w:r w:rsidRPr="002F74C6">
          <w:rPr>
            <w:rStyle w:val="Hyperlink"/>
            <w:noProof/>
          </w:rPr>
          <w:t>3.2.</w:t>
        </w:r>
        <w:r>
          <w:rPr>
            <w:rFonts w:asciiTheme="minorHAnsi" w:eastAsiaTheme="minorEastAsia" w:hAnsiTheme="minorHAnsi" w:cstheme="minorBidi"/>
            <w:noProof/>
            <w:sz w:val="22"/>
            <w:szCs w:val="22"/>
            <w:lang w:val="fr-FR" w:eastAsia="ja-JP"/>
          </w:rPr>
          <w:tab/>
        </w:r>
        <w:r w:rsidRPr="002F74C6">
          <w:rPr>
            <w:rStyle w:val="Hyperlink"/>
            <w:noProof/>
          </w:rPr>
          <w:t>Medial Features</w:t>
        </w:r>
        <w:r>
          <w:rPr>
            <w:noProof/>
            <w:webHidden/>
          </w:rPr>
          <w:tab/>
        </w:r>
        <w:r>
          <w:rPr>
            <w:noProof/>
            <w:webHidden/>
          </w:rPr>
          <w:fldChar w:fldCharType="begin"/>
        </w:r>
        <w:r>
          <w:rPr>
            <w:noProof/>
            <w:webHidden/>
          </w:rPr>
          <w:instrText xml:space="preserve"> PAGEREF _Toc79512036 \h </w:instrText>
        </w:r>
        <w:r>
          <w:rPr>
            <w:noProof/>
            <w:webHidden/>
          </w:rPr>
        </w:r>
        <w:r>
          <w:rPr>
            <w:noProof/>
            <w:webHidden/>
          </w:rPr>
          <w:fldChar w:fldCharType="separate"/>
        </w:r>
        <w:r>
          <w:rPr>
            <w:noProof/>
            <w:webHidden/>
          </w:rPr>
          <w:t>11</w:t>
        </w:r>
        <w:r>
          <w:rPr>
            <w:noProof/>
            <w:webHidden/>
          </w:rPr>
          <w:fldChar w:fldCharType="end"/>
        </w:r>
      </w:hyperlink>
    </w:p>
    <w:p w14:paraId="41E5E226" w14:textId="6E7E45BA"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7" w:history="1">
        <w:r w:rsidRPr="002F74C6">
          <w:rPr>
            <w:rStyle w:val="Hyperlink"/>
            <w:noProof/>
          </w:rPr>
          <w:t>3.3.</w:t>
        </w:r>
        <w:r>
          <w:rPr>
            <w:rFonts w:asciiTheme="minorHAnsi" w:eastAsiaTheme="minorEastAsia" w:hAnsiTheme="minorHAnsi" w:cstheme="minorBidi"/>
            <w:noProof/>
            <w:sz w:val="22"/>
            <w:szCs w:val="22"/>
            <w:lang w:val="fr-FR" w:eastAsia="ja-JP"/>
          </w:rPr>
          <w:tab/>
        </w:r>
        <w:r w:rsidRPr="002F74C6">
          <w:rPr>
            <w:rStyle w:val="Hyperlink"/>
            <w:noProof/>
          </w:rPr>
          <w:t>Conceptual Features</w:t>
        </w:r>
        <w:r>
          <w:rPr>
            <w:noProof/>
            <w:webHidden/>
          </w:rPr>
          <w:tab/>
        </w:r>
        <w:r>
          <w:rPr>
            <w:noProof/>
            <w:webHidden/>
          </w:rPr>
          <w:fldChar w:fldCharType="begin"/>
        </w:r>
        <w:r>
          <w:rPr>
            <w:noProof/>
            <w:webHidden/>
          </w:rPr>
          <w:instrText xml:space="preserve"> PAGEREF _Toc79512037 \h </w:instrText>
        </w:r>
        <w:r>
          <w:rPr>
            <w:noProof/>
            <w:webHidden/>
          </w:rPr>
        </w:r>
        <w:r>
          <w:rPr>
            <w:noProof/>
            <w:webHidden/>
          </w:rPr>
          <w:fldChar w:fldCharType="separate"/>
        </w:r>
        <w:r>
          <w:rPr>
            <w:noProof/>
            <w:webHidden/>
          </w:rPr>
          <w:t>13</w:t>
        </w:r>
        <w:r>
          <w:rPr>
            <w:noProof/>
            <w:webHidden/>
          </w:rPr>
          <w:fldChar w:fldCharType="end"/>
        </w:r>
      </w:hyperlink>
    </w:p>
    <w:p w14:paraId="2B219FF3" w14:textId="44630DD3" w:rsidR="00F21467" w:rsidRDefault="00F21467" w:rsidP="006940C4">
      <w:pPr>
        <w:pStyle w:val="Verzeichnis1"/>
        <w:rPr>
          <w:rFonts w:asciiTheme="minorHAnsi" w:eastAsiaTheme="minorEastAsia" w:hAnsiTheme="minorHAnsi" w:cstheme="minorBidi"/>
          <w:sz w:val="22"/>
          <w:szCs w:val="22"/>
          <w:lang w:val="fr-FR" w:eastAsia="ja-JP"/>
        </w:rPr>
      </w:pPr>
      <w:hyperlink w:anchor="_Toc79512038" w:history="1">
        <w:r w:rsidRPr="002F74C6">
          <w:rPr>
            <w:rStyle w:val="Hyperlink"/>
          </w:rPr>
          <w:t>4</w:t>
        </w:r>
        <w:r>
          <w:rPr>
            <w:rFonts w:asciiTheme="minorHAnsi" w:eastAsiaTheme="minorEastAsia" w:hAnsiTheme="minorHAnsi" w:cstheme="minorBidi"/>
            <w:sz w:val="22"/>
            <w:szCs w:val="22"/>
            <w:lang w:val="fr-FR" w:eastAsia="ja-JP"/>
          </w:rPr>
          <w:tab/>
        </w:r>
        <w:r w:rsidRPr="002F74C6">
          <w:rPr>
            <w:rStyle w:val="Hyperlink"/>
          </w:rPr>
          <w:t>Diaphasic and Diastratic Registers</w:t>
        </w:r>
        <w:r>
          <w:rPr>
            <w:webHidden/>
          </w:rPr>
          <w:tab/>
        </w:r>
        <w:r>
          <w:rPr>
            <w:webHidden/>
          </w:rPr>
          <w:fldChar w:fldCharType="begin"/>
        </w:r>
        <w:r>
          <w:rPr>
            <w:webHidden/>
          </w:rPr>
          <w:instrText xml:space="preserve"> PAGEREF _Toc79512038 \h </w:instrText>
        </w:r>
        <w:r>
          <w:rPr>
            <w:webHidden/>
          </w:rPr>
        </w:r>
        <w:r>
          <w:rPr>
            <w:webHidden/>
          </w:rPr>
          <w:fldChar w:fldCharType="separate"/>
        </w:r>
        <w:r>
          <w:rPr>
            <w:webHidden/>
          </w:rPr>
          <w:t>15</w:t>
        </w:r>
        <w:r>
          <w:rPr>
            <w:webHidden/>
          </w:rPr>
          <w:fldChar w:fldCharType="end"/>
        </w:r>
      </w:hyperlink>
    </w:p>
    <w:p w14:paraId="44020671" w14:textId="7DD73C6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9" w:history="1">
        <w:r w:rsidRPr="002F74C6">
          <w:rPr>
            <w:rStyle w:val="Hyperlink"/>
            <w:noProof/>
          </w:rPr>
          <w:t>4.1.</w:t>
        </w:r>
        <w:r>
          <w:rPr>
            <w:rFonts w:asciiTheme="minorHAnsi" w:eastAsiaTheme="minorEastAsia" w:hAnsiTheme="minorHAnsi" w:cstheme="minorBidi"/>
            <w:noProof/>
            <w:sz w:val="22"/>
            <w:szCs w:val="22"/>
            <w:lang w:val="fr-FR" w:eastAsia="ja-JP"/>
          </w:rPr>
          <w:tab/>
        </w:r>
        <w:r w:rsidRPr="002F74C6">
          <w:rPr>
            <w:rStyle w:val="Hyperlink"/>
            <w:noProof/>
          </w:rPr>
          <w:t>Le Français</w:t>
        </w:r>
        <w:r>
          <w:rPr>
            <w:noProof/>
            <w:webHidden/>
          </w:rPr>
          <w:tab/>
        </w:r>
        <w:r>
          <w:rPr>
            <w:noProof/>
            <w:webHidden/>
          </w:rPr>
          <w:fldChar w:fldCharType="begin"/>
        </w:r>
        <w:r>
          <w:rPr>
            <w:noProof/>
            <w:webHidden/>
          </w:rPr>
          <w:instrText xml:space="preserve"> PAGEREF _Toc79512039 \h </w:instrText>
        </w:r>
        <w:r>
          <w:rPr>
            <w:noProof/>
            <w:webHidden/>
          </w:rPr>
        </w:r>
        <w:r>
          <w:rPr>
            <w:noProof/>
            <w:webHidden/>
          </w:rPr>
          <w:fldChar w:fldCharType="separate"/>
        </w:r>
        <w:r>
          <w:rPr>
            <w:noProof/>
            <w:webHidden/>
          </w:rPr>
          <w:t>15</w:t>
        </w:r>
        <w:r>
          <w:rPr>
            <w:noProof/>
            <w:webHidden/>
          </w:rPr>
          <w:fldChar w:fldCharType="end"/>
        </w:r>
      </w:hyperlink>
    </w:p>
    <w:p w14:paraId="1CBDFCBD" w14:textId="319BEC9C"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0" w:history="1">
        <w:r w:rsidRPr="002F74C6">
          <w:rPr>
            <w:rStyle w:val="Hyperlink"/>
            <w:noProof/>
          </w:rPr>
          <w:t>4.2.</w:t>
        </w:r>
        <w:r>
          <w:rPr>
            <w:rFonts w:asciiTheme="minorHAnsi" w:eastAsiaTheme="minorEastAsia" w:hAnsiTheme="minorHAnsi" w:cstheme="minorBidi"/>
            <w:noProof/>
            <w:sz w:val="22"/>
            <w:szCs w:val="22"/>
            <w:lang w:val="fr-FR" w:eastAsia="ja-JP"/>
          </w:rPr>
          <w:tab/>
        </w:r>
        <w:r w:rsidRPr="002F74C6">
          <w:rPr>
            <w:rStyle w:val="Hyperlink"/>
            <w:noProof/>
          </w:rPr>
          <w:t>Français Cultivé</w:t>
        </w:r>
        <w:r>
          <w:rPr>
            <w:noProof/>
            <w:webHidden/>
          </w:rPr>
          <w:tab/>
        </w:r>
        <w:r>
          <w:rPr>
            <w:noProof/>
            <w:webHidden/>
          </w:rPr>
          <w:fldChar w:fldCharType="begin"/>
        </w:r>
        <w:r>
          <w:rPr>
            <w:noProof/>
            <w:webHidden/>
          </w:rPr>
          <w:instrText xml:space="preserve"> PAGEREF _Toc79512040 \h </w:instrText>
        </w:r>
        <w:r>
          <w:rPr>
            <w:noProof/>
            <w:webHidden/>
          </w:rPr>
        </w:r>
        <w:r>
          <w:rPr>
            <w:noProof/>
            <w:webHidden/>
          </w:rPr>
          <w:fldChar w:fldCharType="separate"/>
        </w:r>
        <w:r>
          <w:rPr>
            <w:noProof/>
            <w:webHidden/>
          </w:rPr>
          <w:t>16</w:t>
        </w:r>
        <w:r>
          <w:rPr>
            <w:noProof/>
            <w:webHidden/>
          </w:rPr>
          <w:fldChar w:fldCharType="end"/>
        </w:r>
      </w:hyperlink>
    </w:p>
    <w:p w14:paraId="3F95906A" w14:textId="5367962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1" w:history="1">
        <w:r w:rsidRPr="002F74C6">
          <w:rPr>
            <w:rStyle w:val="Hyperlink"/>
            <w:noProof/>
          </w:rPr>
          <w:t>4.3.</w:t>
        </w:r>
        <w:r>
          <w:rPr>
            <w:rFonts w:asciiTheme="minorHAnsi" w:eastAsiaTheme="minorEastAsia" w:hAnsiTheme="minorHAnsi" w:cstheme="minorBidi"/>
            <w:noProof/>
            <w:sz w:val="22"/>
            <w:szCs w:val="22"/>
            <w:lang w:val="fr-FR" w:eastAsia="ja-JP"/>
          </w:rPr>
          <w:tab/>
        </w:r>
        <w:r w:rsidRPr="002F74C6">
          <w:rPr>
            <w:rStyle w:val="Hyperlink"/>
            <w:noProof/>
          </w:rPr>
          <w:t>Français Familier</w:t>
        </w:r>
        <w:r>
          <w:rPr>
            <w:noProof/>
            <w:webHidden/>
          </w:rPr>
          <w:tab/>
        </w:r>
        <w:r>
          <w:rPr>
            <w:noProof/>
            <w:webHidden/>
          </w:rPr>
          <w:fldChar w:fldCharType="begin"/>
        </w:r>
        <w:r>
          <w:rPr>
            <w:noProof/>
            <w:webHidden/>
          </w:rPr>
          <w:instrText xml:space="preserve"> PAGEREF _Toc79512041 \h </w:instrText>
        </w:r>
        <w:r>
          <w:rPr>
            <w:noProof/>
            <w:webHidden/>
          </w:rPr>
        </w:r>
        <w:r>
          <w:rPr>
            <w:noProof/>
            <w:webHidden/>
          </w:rPr>
          <w:fldChar w:fldCharType="separate"/>
        </w:r>
        <w:r>
          <w:rPr>
            <w:noProof/>
            <w:webHidden/>
          </w:rPr>
          <w:t>17</w:t>
        </w:r>
        <w:r>
          <w:rPr>
            <w:noProof/>
            <w:webHidden/>
          </w:rPr>
          <w:fldChar w:fldCharType="end"/>
        </w:r>
      </w:hyperlink>
    </w:p>
    <w:p w14:paraId="67D1FD5C" w14:textId="0B6FDD7D"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2" w:history="1">
        <w:r w:rsidRPr="002F74C6">
          <w:rPr>
            <w:rStyle w:val="Hyperlink"/>
            <w:noProof/>
          </w:rPr>
          <w:t>4.4.</w:t>
        </w:r>
        <w:r>
          <w:rPr>
            <w:rFonts w:asciiTheme="minorHAnsi" w:eastAsiaTheme="minorEastAsia" w:hAnsiTheme="minorHAnsi" w:cstheme="minorBidi"/>
            <w:noProof/>
            <w:sz w:val="22"/>
            <w:szCs w:val="22"/>
            <w:lang w:val="fr-FR" w:eastAsia="ja-JP"/>
          </w:rPr>
          <w:tab/>
        </w:r>
        <w:r w:rsidRPr="002F74C6">
          <w:rPr>
            <w:rStyle w:val="Hyperlink"/>
            <w:noProof/>
          </w:rPr>
          <w:t>Français Populaire</w:t>
        </w:r>
        <w:r>
          <w:rPr>
            <w:noProof/>
            <w:webHidden/>
          </w:rPr>
          <w:tab/>
        </w:r>
        <w:r>
          <w:rPr>
            <w:noProof/>
            <w:webHidden/>
          </w:rPr>
          <w:fldChar w:fldCharType="begin"/>
        </w:r>
        <w:r>
          <w:rPr>
            <w:noProof/>
            <w:webHidden/>
          </w:rPr>
          <w:instrText xml:space="preserve"> PAGEREF _Toc79512042 \h </w:instrText>
        </w:r>
        <w:r>
          <w:rPr>
            <w:noProof/>
            <w:webHidden/>
          </w:rPr>
        </w:r>
        <w:r>
          <w:rPr>
            <w:noProof/>
            <w:webHidden/>
          </w:rPr>
          <w:fldChar w:fldCharType="separate"/>
        </w:r>
        <w:r>
          <w:rPr>
            <w:noProof/>
            <w:webHidden/>
          </w:rPr>
          <w:t>17</w:t>
        </w:r>
        <w:r>
          <w:rPr>
            <w:noProof/>
            <w:webHidden/>
          </w:rPr>
          <w:fldChar w:fldCharType="end"/>
        </w:r>
      </w:hyperlink>
    </w:p>
    <w:p w14:paraId="7DF19DDE" w14:textId="55E1CBC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3" w:history="1">
        <w:r w:rsidRPr="002F74C6">
          <w:rPr>
            <w:rStyle w:val="Hyperlink"/>
            <w:noProof/>
          </w:rPr>
          <w:t>4.5.</w:t>
        </w:r>
        <w:r>
          <w:rPr>
            <w:rFonts w:asciiTheme="minorHAnsi" w:eastAsiaTheme="minorEastAsia" w:hAnsiTheme="minorHAnsi" w:cstheme="minorBidi"/>
            <w:noProof/>
            <w:sz w:val="22"/>
            <w:szCs w:val="22"/>
            <w:lang w:val="fr-FR" w:eastAsia="ja-JP"/>
          </w:rPr>
          <w:tab/>
        </w:r>
        <w:r w:rsidRPr="002F74C6">
          <w:rPr>
            <w:rStyle w:val="Hyperlink"/>
            <w:noProof/>
          </w:rPr>
          <w:t>Français Vulgaire</w:t>
        </w:r>
        <w:r>
          <w:rPr>
            <w:noProof/>
            <w:webHidden/>
          </w:rPr>
          <w:tab/>
        </w:r>
        <w:r>
          <w:rPr>
            <w:noProof/>
            <w:webHidden/>
          </w:rPr>
          <w:fldChar w:fldCharType="begin"/>
        </w:r>
        <w:r>
          <w:rPr>
            <w:noProof/>
            <w:webHidden/>
          </w:rPr>
          <w:instrText xml:space="preserve"> PAGEREF _Toc79512043 \h </w:instrText>
        </w:r>
        <w:r>
          <w:rPr>
            <w:noProof/>
            <w:webHidden/>
          </w:rPr>
        </w:r>
        <w:r>
          <w:rPr>
            <w:noProof/>
            <w:webHidden/>
          </w:rPr>
          <w:fldChar w:fldCharType="separate"/>
        </w:r>
        <w:r>
          <w:rPr>
            <w:noProof/>
            <w:webHidden/>
          </w:rPr>
          <w:t>18</w:t>
        </w:r>
        <w:r>
          <w:rPr>
            <w:noProof/>
            <w:webHidden/>
          </w:rPr>
          <w:fldChar w:fldCharType="end"/>
        </w:r>
      </w:hyperlink>
    </w:p>
    <w:p w14:paraId="3942399F" w14:textId="01403A8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4" w:history="1">
        <w:r w:rsidRPr="002F74C6">
          <w:rPr>
            <w:rStyle w:val="Hyperlink"/>
            <w:noProof/>
          </w:rPr>
          <w:t>4.6.</w:t>
        </w:r>
        <w:r>
          <w:rPr>
            <w:rFonts w:asciiTheme="minorHAnsi" w:eastAsiaTheme="minorEastAsia" w:hAnsiTheme="minorHAnsi" w:cstheme="minorBidi"/>
            <w:noProof/>
            <w:sz w:val="22"/>
            <w:szCs w:val="22"/>
            <w:lang w:val="fr-FR" w:eastAsia="ja-JP"/>
          </w:rPr>
          <w:tab/>
        </w:r>
        <w:r w:rsidRPr="002F74C6">
          <w:rPr>
            <w:rStyle w:val="Hyperlink"/>
            <w:noProof/>
          </w:rPr>
          <w:t>Francais Argotique</w:t>
        </w:r>
        <w:r>
          <w:rPr>
            <w:noProof/>
            <w:webHidden/>
          </w:rPr>
          <w:tab/>
        </w:r>
        <w:r>
          <w:rPr>
            <w:noProof/>
            <w:webHidden/>
          </w:rPr>
          <w:fldChar w:fldCharType="begin"/>
        </w:r>
        <w:r>
          <w:rPr>
            <w:noProof/>
            <w:webHidden/>
          </w:rPr>
          <w:instrText xml:space="preserve"> PAGEREF _Toc79512044 \h </w:instrText>
        </w:r>
        <w:r>
          <w:rPr>
            <w:noProof/>
            <w:webHidden/>
          </w:rPr>
        </w:r>
        <w:r>
          <w:rPr>
            <w:noProof/>
            <w:webHidden/>
          </w:rPr>
          <w:fldChar w:fldCharType="separate"/>
        </w:r>
        <w:r>
          <w:rPr>
            <w:noProof/>
            <w:webHidden/>
          </w:rPr>
          <w:t>19</w:t>
        </w:r>
        <w:r>
          <w:rPr>
            <w:noProof/>
            <w:webHidden/>
          </w:rPr>
          <w:fldChar w:fldCharType="end"/>
        </w:r>
      </w:hyperlink>
    </w:p>
    <w:p w14:paraId="3CA958DC" w14:textId="2040DA87"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5" w:history="1">
        <w:r w:rsidRPr="002F74C6">
          <w:rPr>
            <w:rStyle w:val="Hyperlink"/>
            <w:noProof/>
          </w:rPr>
          <w:t>4.7.</w:t>
        </w:r>
        <w:r>
          <w:rPr>
            <w:rFonts w:asciiTheme="minorHAnsi" w:eastAsiaTheme="minorEastAsia" w:hAnsiTheme="minorHAnsi" w:cstheme="minorBidi"/>
            <w:noProof/>
            <w:sz w:val="22"/>
            <w:szCs w:val="22"/>
            <w:lang w:val="fr-FR" w:eastAsia="ja-JP"/>
          </w:rPr>
          <w:tab/>
        </w:r>
        <w:r w:rsidRPr="002F74C6">
          <w:rPr>
            <w:rStyle w:val="Hyperlink"/>
            <w:noProof/>
          </w:rPr>
          <w:t>Français Technique</w:t>
        </w:r>
        <w:r>
          <w:rPr>
            <w:noProof/>
            <w:webHidden/>
          </w:rPr>
          <w:tab/>
        </w:r>
        <w:r>
          <w:rPr>
            <w:noProof/>
            <w:webHidden/>
          </w:rPr>
          <w:fldChar w:fldCharType="begin"/>
        </w:r>
        <w:r>
          <w:rPr>
            <w:noProof/>
            <w:webHidden/>
          </w:rPr>
          <w:instrText xml:space="preserve"> PAGEREF _Toc79512045 \h </w:instrText>
        </w:r>
        <w:r>
          <w:rPr>
            <w:noProof/>
            <w:webHidden/>
          </w:rPr>
        </w:r>
        <w:r>
          <w:rPr>
            <w:noProof/>
            <w:webHidden/>
          </w:rPr>
          <w:fldChar w:fldCharType="separate"/>
        </w:r>
        <w:r>
          <w:rPr>
            <w:noProof/>
            <w:webHidden/>
          </w:rPr>
          <w:t>19</w:t>
        </w:r>
        <w:r>
          <w:rPr>
            <w:noProof/>
            <w:webHidden/>
          </w:rPr>
          <w:fldChar w:fldCharType="end"/>
        </w:r>
      </w:hyperlink>
    </w:p>
    <w:p w14:paraId="47C2D06E" w14:textId="4DDC9BCC" w:rsidR="00F21467" w:rsidRDefault="00F21467" w:rsidP="006940C4">
      <w:pPr>
        <w:pStyle w:val="Verzeichnis1"/>
        <w:rPr>
          <w:rFonts w:asciiTheme="minorHAnsi" w:eastAsiaTheme="minorEastAsia" w:hAnsiTheme="minorHAnsi" w:cstheme="minorBidi"/>
          <w:sz w:val="22"/>
          <w:szCs w:val="22"/>
          <w:lang w:val="fr-FR" w:eastAsia="ja-JP"/>
        </w:rPr>
      </w:pPr>
      <w:hyperlink w:anchor="_Toc79512046" w:history="1">
        <w:r w:rsidRPr="002F74C6">
          <w:rPr>
            <w:rStyle w:val="Hyperlink"/>
          </w:rPr>
          <w:t>5</w:t>
        </w:r>
        <w:r>
          <w:rPr>
            <w:rFonts w:asciiTheme="minorHAnsi" w:eastAsiaTheme="minorEastAsia" w:hAnsiTheme="minorHAnsi" w:cstheme="minorBidi"/>
            <w:sz w:val="22"/>
            <w:szCs w:val="22"/>
            <w:lang w:val="fr-FR" w:eastAsia="ja-JP"/>
          </w:rPr>
          <w:tab/>
        </w:r>
        <w:r w:rsidRPr="002F74C6">
          <w:rPr>
            <w:rStyle w:val="Hyperlink"/>
          </w:rPr>
          <w:t>The French Language Corpora</w:t>
        </w:r>
        <w:r>
          <w:rPr>
            <w:webHidden/>
          </w:rPr>
          <w:tab/>
        </w:r>
        <w:r>
          <w:rPr>
            <w:webHidden/>
          </w:rPr>
          <w:fldChar w:fldCharType="begin"/>
        </w:r>
        <w:r>
          <w:rPr>
            <w:webHidden/>
          </w:rPr>
          <w:instrText xml:space="preserve"> PAGEREF _Toc79512046 \h </w:instrText>
        </w:r>
        <w:r>
          <w:rPr>
            <w:webHidden/>
          </w:rPr>
        </w:r>
        <w:r>
          <w:rPr>
            <w:webHidden/>
          </w:rPr>
          <w:fldChar w:fldCharType="separate"/>
        </w:r>
        <w:r>
          <w:rPr>
            <w:webHidden/>
          </w:rPr>
          <w:t>20</w:t>
        </w:r>
        <w:r>
          <w:rPr>
            <w:webHidden/>
          </w:rPr>
          <w:fldChar w:fldCharType="end"/>
        </w:r>
      </w:hyperlink>
    </w:p>
    <w:p w14:paraId="17C2E401" w14:textId="602325F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7" w:history="1">
        <w:r w:rsidRPr="002F74C6">
          <w:rPr>
            <w:rStyle w:val="Hyperlink"/>
            <w:noProof/>
          </w:rPr>
          <w:t>5.1.</w:t>
        </w:r>
        <w:r>
          <w:rPr>
            <w:rFonts w:asciiTheme="minorHAnsi" w:eastAsiaTheme="minorEastAsia" w:hAnsiTheme="minorHAnsi" w:cstheme="minorBidi"/>
            <w:noProof/>
            <w:sz w:val="22"/>
            <w:szCs w:val="22"/>
            <w:lang w:val="fr-FR" w:eastAsia="ja-JP"/>
          </w:rPr>
          <w:tab/>
        </w:r>
        <w:r w:rsidRPr="002F74C6">
          <w:rPr>
            <w:rStyle w:val="Hyperlink"/>
            <w:noProof/>
          </w:rPr>
          <w:t>Data Sets</w:t>
        </w:r>
        <w:r>
          <w:rPr>
            <w:noProof/>
            <w:webHidden/>
          </w:rPr>
          <w:tab/>
        </w:r>
        <w:r>
          <w:rPr>
            <w:noProof/>
            <w:webHidden/>
          </w:rPr>
          <w:fldChar w:fldCharType="begin"/>
        </w:r>
        <w:r>
          <w:rPr>
            <w:noProof/>
            <w:webHidden/>
          </w:rPr>
          <w:instrText xml:space="preserve"> PAGEREF _Toc79512047 \h </w:instrText>
        </w:r>
        <w:r>
          <w:rPr>
            <w:noProof/>
            <w:webHidden/>
          </w:rPr>
        </w:r>
        <w:r>
          <w:rPr>
            <w:noProof/>
            <w:webHidden/>
          </w:rPr>
          <w:fldChar w:fldCharType="separate"/>
        </w:r>
        <w:r>
          <w:rPr>
            <w:noProof/>
            <w:webHidden/>
          </w:rPr>
          <w:t>20</w:t>
        </w:r>
        <w:r>
          <w:rPr>
            <w:noProof/>
            <w:webHidden/>
          </w:rPr>
          <w:fldChar w:fldCharType="end"/>
        </w:r>
      </w:hyperlink>
    </w:p>
    <w:p w14:paraId="2AB1BE40" w14:textId="34C4D9F8"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8" w:history="1">
        <w:r w:rsidRPr="002F74C6">
          <w:rPr>
            <w:rStyle w:val="Hyperlink"/>
            <w:noProof/>
          </w:rPr>
          <w:t>5.2.</w:t>
        </w:r>
        <w:r>
          <w:rPr>
            <w:rFonts w:asciiTheme="minorHAnsi" w:eastAsiaTheme="minorEastAsia" w:hAnsiTheme="minorHAnsi" w:cstheme="minorBidi"/>
            <w:noProof/>
            <w:sz w:val="22"/>
            <w:szCs w:val="22"/>
            <w:lang w:val="fr-FR" w:eastAsia="ja-JP"/>
          </w:rPr>
          <w:tab/>
        </w:r>
        <w:r w:rsidRPr="002F74C6">
          <w:rPr>
            <w:rStyle w:val="Hyperlink"/>
            <w:noProof/>
          </w:rPr>
          <w:t>Pre-processing</w:t>
        </w:r>
        <w:r>
          <w:rPr>
            <w:noProof/>
            <w:webHidden/>
          </w:rPr>
          <w:tab/>
        </w:r>
        <w:r>
          <w:rPr>
            <w:noProof/>
            <w:webHidden/>
          </w:rPr>
          <w:fldChar w:fldCharType="begin"/>
        </w:r>
        <w:r>
          <w:rPr>
            <w:noProof/>
            <w:webHidden/>
          </w:rPr>
          <w:instrText xml:space="preserve"> PAGEREF _Toc79512048 \h </w:instrText>
        </w:r>
        <w:r>
          <w:rPr>
            <w:noProof/>
            <w:webHidden/>
          </w:rPr>
        </w:r>
        <w:r>
          <w:rPr>
            <w:noProof/>
            <w:webHidden/>
          </w:rPr>
          <w:fldChar w:fldCharType="separate"/>
        </w:r>
        <w:r>
          <w:rPr>
            <w:noProof/>
            <w:webHidden/>
          </w:rPr>
          <w:t>22</w:t>
        </w:r>
        <w:r>
          <w:rPr>
            <w:noProof/>
            <w:webHidden/>
          </w:rPr>
          <w:fldChar w:fldCharType="end"/>
        </w:r>
      </w:hyperlink>
    </w:p>
    <w:p w14:paraId="7FDC6674" w14:textId="6E94DB90" w:rsidR="00F21467" w:rsidRDefault="00F21467" w:rsidP="006940C4">
      <w:pPr>
        <w:pStyle w:val="Verzeichnis1"/>
        <w:rPr>
          <w:rFonts w:asciiTheme="minorHAnsi" w:eastAsiaTheme="minorEastAsia" w:hAnsiTheme="minorHAnsi" w:cstheme="minorBidi"/>
          <w:sz w:val="22"/>
          <w:szCs w:val="22"/>
          <w:lang w:val="fr-FR" w:eastAsia="ja-JP"/>
        </w:rPr>
      </w:pPr>
      <w:hyperlink w:anchor="_Toc79512049" w:history="1">
        <w:r w:rsidRPr="002F74C6">
          <w:rPr>
            <w:rStyle w:val="Hyperlink"/>
          </w:rPr>
          <w:t>6</w:t>
        </w:r>
        <w:r>
          <w:rPr>
            <w:rFonts w:asciiTheme="minorHAnsi" w:eastAsiaTheme="minorEastAsia" w:hAnsiTheme="minorHAnsi" w:cstheme="minorBidi"/>
            <w:sz w:val="22"/>
            <w:szCs w:val="22"/>
            <w:lang w:val="fr-FR" w:eastAsia="ja-JP"/>
          </w:rPr>
          <w:tab/>
        </w:r>
        <w:r w:rsidRPr="002F74C6">
          <w:rPr>
            <w:rStyle w:val="Hyperlink"/>
          </w:rPr>
          <w:t>Methodology</w:t>
        </w:r>
        <w:r>
          <w:rPr>
            <w:webHidden/>
          </w:rPr>
          <w:tab/>
        </w:r>
        <w:r>
          <w:rPr>
            <w:webHidden/>
          </w:rPr>
          <w:fldChar w:fldCharType="begin"/>
        </w:r>
        <w:r>
          <w:rPr>
            <w:webHidden/>
          </w:rPr>
          <w:instrText xml:space="preserve"> PAGEREF _Toc79512049 \h </w:instrText>
        </w:r>
        <w:r>
          <w:rPr>
            <w:webHidden/>
          </w:rPr>
        </w:r>
        <w:r>
          <w:rPr>
            <w:webHidden/>
          </w:rPr>
          <w:fldChar w:fldCharType="separate"/>
        </w:r>
        <w:r>
          <w:rPr>
            <w:webHidden/>
          </w:rPr>
          <w:t>23</w:t>
        </w:r>
        <w:r>
          <w:rPr>
            <w:webHidden/>
          </w:rPr>
          <w:fldChar w:fldCharType="end"/>
        </w:r>
      </w:hyperlink>
    </w:p>
    <w:p w14:paraId="45535BBD" w14:textId="4A39A4E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0" w:history="1">
        <w:r w:rsidRPr="002F74C6">
          <w:rPr>
            <w:rStyle w:val="Hyperlink"/>
            <w:noProof/>
          </w:rPr>
          <w:t>6.1.</w:t>
        </w:r>
        <w:r>
          <w:rPr>
            <w:rFonts w:asciiTheme="minorHAnsi" w:eastAsiaTheme="minorEastAsia" w:hAnsiTheme="minorHAnsi" w:cstheme="minorBidi"/>
            <w:noProof/>
            <w:sz w:val="22"/>
            <w:szCs w:val="22"/>
            <w:lang w:val="fr-FR" w:eastAsia="ja-JP"/>
          </w:rPr>
          <w:tab/>
        </w:r>
        <w:r w:rsidRPr="002F74C6">
          <w:rPr>
            <w:rStyle w:val="Hyperlink"/>
            <w:noProof/>
          </w:rPr>
          <w:t>Naïve Bayes</w:t>
        </w:r>
        <w:r>
          <w:rPr>
            <w:noProof/>
            <w:webHidden/>
          </w:rPr>
          <w:tab/>
        </w:r>
        <w:r>
          <w:rPr>
            <w:noProof/>
            <w:webHidden/>
          </w:rPr>
          <w:fldChar w:fldCharType="begin"/>
        </w:r>
        <w:r>
          <w:rPr>
            <w:noProof/>
            <w:webHidden/>
          </w:rPr>
          <w:instrText xml:space="preserve"> PAGEREF _Toc79512050 \h </w:instrText>
        </w:r>
        <w:r>
          <w:rPr>
            <w:noProof/>
            <w:webHidden/>
          </w:rPr>
        </w:r>
        <w:r>
          <w:rPr>
            <w:noProof/>
            <w:webHidden/>
          </w:rPr>
          <w:fldChar w:fldCharType="separate"/>
        </w:r>
        <w:r>
          <w:rPr>
            <w:noProof/>
            <w:webHidden/>
          </w:rPr>
          <w:t>23</w:t>
        </w:r>
        <w:r>
          <w:rPr>
            <w:noProof/>
            <w:webHidden/>
          </w:rPr>
          <w:fldChar w:fldCharType="end"/>
        </w:r>
      </w:hyperlink>
    </w:p>
    <w:p w14:paraId="29F33535" w14:textId="044F07B8"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1" w:history="1">
        <w:r w:rsidRPr="002F74C6">
          <w:rPr>
            <w:rStyle w:val="Hyperlink"/>
            <w:noProof/>
          </w:rPr>
          <w:t>6.1.</w:t>
        </w:r>
        <w:r>
          <w:rPr>
            <w:rFonts w:asciiTheme="minorHAnsi" w:eastAsiaTheme="minorEastAsia" w:hAnsiTheme="minorHAnsi" w:cstheme="minorBidi"/>
            <w:noProof/>
            <w:sz w:val="22"/>
            <w:szCs w:val="22"/>
            <w:lang w:val="fr-FR" w:eastAsia="ja-JP"/>
          </w:rPr>
          <w:tab/>
        </w:r>
        <w:r w:rsidRPr="002F74C6">
          <w:rPr>
            <w:rStyle w:val="Hyperlink"/>
            <w:noProof/>
          </w:rPr>
          <w:t>A Worked Example</w:t>
        </w:r>
        <w:r>
          <w:rPr>
            <w:noProof/>
            <w:webHidden/>
          </w:rPr>
          <w:tab/>
        </w:r>
        <w:r>
          <w:rPr>
            <w:noProof/>
            <w:webHidden/>
          </w:rPr>
          <w:fldChar w:fldCharType="begin"/>
        </w:r>
        <w:r>
          <w:rPr>
            <w:noProof/>
            <w:webHidden/>
          </w:rPr>
          <w:instrText xml:space="preserve"> PAGEREF _Toc79512051 \h </w:instrText>
        </w:r>
        <w:r>
          <w:rPr>
            <w:noProof/>
            <w:webHidden/>
          </w:rPr>
        </w:r>
        <w:r>
          <w:rPr>
            <w:noProof/>
            <w:webHidden/>
          </w:rPr>
          <w:fldChar w:fldCharType="separate"/>
        </w:r>
        <w:r>
          <w:rPr>
            <w:noProof/>
            <w:webHidden/>
          </w:rPr>
          <w:t>26</w:t>
        </w:r>
        <w:r>
          <w:rPr>
            <w:noProof/>
            <w:webHidden/>
          </w:rPr>
          <w:fldChar w:fldCharType="end"/>
        </w:r>
      </w:hyperlink>
    </w:p>
    <w:p w14:paraId="724CFA08" w14:textId="59EED824"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2" w:history="1">
        <w:r w:rsidRPr="002F74C6">
          <w:rPr>
            <w:rStyle w:val="Hyperlink"/>
            <w:noProof/>
          </w:rPr>
          <w:t>6.2.</w:t>
        </w:r>
        <w:r>
          <w:rPr>
            <w:rFonts w:asciiTheme="minorHAnsi" w:eastAsiaTheme="minorEastAsia" w:hAnsiTheme="minorHAnsi" w:cstheme="minorBidi"/>
            <w:noProof/>
            <w:sz w:val="22"/>
            <w:szCs w:val="22"/>
            <w:lang w:val="fr-FR" w:eastAsia="ja-JP"/>
          </w:rPr>
          <w:tab/>
        </w:r>
        <w:r w:rsidRPr="002F74C6">
          <w:rPr>
            <w:rStyle w:val="Hyperlink"/>
            <w:noProof/>
          </w:rPr>
          <w:t>Combining Registers and Discourse</w:t>
        </w:r>
        <w:r>
          <w:rPr>
            <w:noProof/>
            <w:webHidden/>
          </w:rPr>
          <w:tab/>
        </w:r>
        <w:r>
          <w:rPr>
            <w:noProof/>
            <w:webHidden/>
          </w:rPr>
          <w:fldChar w:fldCharType="begin"/>
        </w:r>
        <w:r>
          <w:rPr>
            <w:noProof/>
            <w:webHidden/>
          </w:rPr>
          <w:instrText xml:space="preserve"> PAGEREF _Toc79512052 \h </w:instrText>
        </w:r>
        <w:r>
          <w:rPr>
            <w:noProof/>
            <w:webHidden/>
          </w:rPr>
        </w:r>
        <w:r>
          <w:rPr>
            <w:noProof/>
            <w:webHidden/>
          </w:rPr>
          <w:fldChar w:fldCharType="separate"/>
        </w:r>
        <w:r>
          <w:rPr>
            <w:noProof/>
            <w:webHidden/>
          </w:rPr>
          <w:t>27</w:t>
        </w:r>
        <w:r>
          <w:rPr>
            <w:noProof/>
            <w:webHidden/>
          </w:rPr>
          <w:fldChar w:fldCharType="end"/>
        </w:r>
      </w:hyperlink>
    </w:p>
    <w:p w14:paraId="0E210590" w14:textId="633C2295" w:rsidR="00F21467" w:rsidRDefault="00F21467" w:rsidP="006940C4">
      <w:pPr>
        <w:pStyle w:val="Verzeichnis1"/>
        <w:rPr>
          <w:rFonts w:asciiTheme="minorHAnsi" w:eastAsiaTheme="minorEastAsia" w:hAnsiTheme="minorHAnsi" w:cstheme="minorBidi"/>
          <w:sz w:val="22"/>
          <w:szCs w:val="22"/>
          <w:lang w:val="fr-FR" w:eastAsia="ja-JP"/>
        </w:rPr>
      </w:pPr>
      <w:hyperlink w:anchor="_Toc79512053" w:history="1">
        <w:r w:rsidRPr="002F74C6">
          <w:rPr>
            <w:rStyle w:val="Hyperlink"/>
          </w:rPr>
          <w:t>7</w:t>
        </w:r>
        <w:r>
          <w:rPr>
            <w:rFonts w:asciiTheme="minorHAnsi" w:eastAsiaTheme="minorEastAsia" w:hAnsiTheme="minorHAnsi" w:cstheme="minorBidi"/>
            <w:sz w:val="22"/>
            <w:szCs w:val="22"/>
            <w:lang w:val="fr-FR" w:eastAsia="ja-JP"/>
          </w:rPr>
          <w:tab/>
        </w:r>
        <w:r w:rsidRPr="002F74C6">
          <w:rPr>
            <w:rStyle w:val="Hyperlink"/>
          </w:rPr>
          <w:t>System Evaluation</w:t>
        </w:r>
        <w:r>
          <w:rPr>
            <w:webHidden/>
          </w:rPr>
          <w:tab/>
        </w:r>
        <w:r>
          <w:rPr>
            <w:webHidden/>
          </w:rPr>
          <w:fldChar w:fldCharType="begin"/>
        </w:r>
        <w:r>
          <w:rPr>
            <w:webHidden/>
          </w:rPr>
          <w:instrText xml:space="preserve"> PAGEREF _Toc79512053 \h </w:instrText>
        </w:r>
        <w:r>
          <w:rPr>
            <w:webHidden/>
          </w:rPr>
        </w:r>
        <w:r>
          <w:rPr>
            <w:webHidden/>
          </w:rPr>
          <w:fldChar w:fldCharType="separate"/>
        </w:r>
        <w:r>
          <w:rPr>
            <w:webHidden/>
          </w:rPr>
          <w:t>28</w:t>
        </w:r>
        <w:r>
          <w:rPr>
            <w:webHidden/>
          </w:rPr>
          <w:fldChar w:fldCharType="end"/>
        </w:r>
      </w:hyperlink>
    </w:p>
    <w:p w14:paraId="23DF1425" w14:textId="3E58295B"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4" w:history="1">
        <w:r w:rsidRPr="002F74C6">
          <w:rPr>
            <w:rStyle w:val="Hyperlink"/>
            <w:noProof/>
          </w:rPr>
          <w:t>7.1.</w:t>
        </w:r>
        <w:r>
          <w:rPr>
            <w:rFonts w:asciiTheme="minorHAnsi" w:eastAsiaTheme="minorEastAsia" w:hAnsiTheme="minorHAnsi" w:cstheme="minorBidi"/>
            <w:noProof/>
            <w:sz w:val="22"/>
            <w:szCs w:val="22"/>
            <w:lang w:val="fr-FR" w:eastAsia="ja-JP"/>
          </w:rPr>
          <w:tab/>
        </w:r>
        <w:r w:rsidRPr="002F74C6">
          <w:rPr>
            <w:rStyle w:val="Hyperlink"/>
            <w:noProof/>
          </w:rPr>
          <w:t>Developmental Overhead</w:t>
        </w:r>
        <w:r>
          <w:rPr>
            <w:noProof/>
            <w:webHidden/>
          </w:rPr>
          <w:tab/>
        </w:r>
        <w:r>
          <w:rPr>
            <w:noProof/>
            <w:webHidden/>
          </w:rPr>
          <w:fldChar w:fldCharType="begin"/>
        </w:r>
        <w:r>
          <w:rPr>
            <w:noProof/>
            <w:webHidden/>
          </w:rPr>
          <w:instrText xml:space="preserve"> PAGEREF _Toc79512054 \h </w:instrText>
        </w:r>
        <w:r>
          <w:rPr>
            <w:noProof/>
            <w:webHidden/>
          </w:rPr>
        </w:r>
        <w:r>
          <w:rPr>
            <w:noProof/>
            <w:webHidden/>
          </w:rPr>
          <w:fldChar w:fldCharType="separate"/>
        </w:r>
        <w:r>
          <w:rPr>
            <w:noProof/>
            <w:webHidden/>
          </w:rPr>
          <w:t>28</w:t>
        </w:r>
        <w:r>
          <w:rPr>
            <w:noProof/>
            <w:webHidden/>
          </w:rPr>
          <w:fldChar w:fldCharType="end"/>
        </w:r>
      </w:hyperlink>
    </w:p>
    <w:p w14:paraId="40149713" w14:textId="6F62DE64"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5" w:history="1">
        <w:r w:rsidRPr="002F74C6">
          <w:rPr>
            <w:rStyle w:val="Hyperlink"/>
            <w:noProof/>
          </w:rPr>
          <w:t>7.2.</w:t>
        </w:r>
        <w:r>
          <w:rPr>
            <w:rFonts w:asciiTheme="minorHAnsi" w:eastAsiaTheme="minorEastAsia" w:hAnsiTheme="minorHAnsi" w:cstheme="minorBidi"/>
            <w:noProof/>
            <w:sz w:val="22"/>
            <w:szCs w:val="22"/>
            <w:lang w:val="fr-FR" w:eastAsia="ja-JP"/>
          </w:rPr>
          <w:tab/>
        </w:r>
        <w:r w:rsidRPr="002F74C6">
          <w:rPr>
            <w:rStyle w:val="Hyperlink"/>
            <w:noProof/>
          </w:rPr>
          <w:t>Classification Sets and Naïve Bayes</w:t>
        </w:r>
        <w:r>
          <w:rPr>
            <w:noProof/>
            <w:webHidden/>
          </w:rPr>
          <w:tab/>
        </w:r>
        <w:r>
          <w:rPr>
            <w:noProof/>
            <w:webHidden/>
          </w:rPr>
          <w:fldChar w:fldCharType="begin"/>
        </w:r>
        <w:r>
          <w:rPr>
            <w:noProof/>
            <w:webHidden/>
          </w:rPr>
          <w:instrText xml:space="preserve"> PAGEREF _Toc79512055 \h </w:instrText>
        </w:r>
        <w:r>
          <w:rPr>
            <w:noProof/>
            <w:webHidden/>
          </w:rPr>
        </w:r>
        <w:r>
          <w:rPr>
            <w:noProof/>
            <w:webHidden/>
          </w:rPr>
          <w:fldChar w:fldCharType="separate"/>
        </w:r>
        <w:r>
          <w:rPr>
            <w:noProof/>
            <w:webHidden/>
          </w:rPr>
          <w:t>29</w:t>
        </w:r>
        <w:r>
          <w:rPr>
            <w:noProof/>
            <w:webHidden/>
          </w:rPr>
          <w:fldChar w:fldCharType="end"/>
        </w:r>
      </w:hyperlink>
    </w:p>
    <w:p w14:paraId="70F48040" w14:textId="5227EB9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6" w:history="1">
        <w:r w:rsidRPr="002F74C6">
          <w:rPr>
            <w:rStyle w:val="Hyperlink"/>
            <w:noProof/>
          </w:rPr>
          <w:t>7.3.</w:t>
        </w:r>
        <w:r>
          <w:rPr>
            <w:rFonts w:asciiTheme="minorHAnsi" w:eastAsiaTheme="minorEastAsia" w:hAnsiTheme="minorHAnsi" w:cstheme="minorBidi"/>
            <w:noProof/>
            <w:sz w:val="22"/>
            <w:szCs w:val="22"/>
            <w:lang w:val="fr-FR" w:eastAsia="ja-JP"/>
          </w:rPr>
          <w:tab/>
        </w:r>
        <w:r w:rsidRPr="002F74C6">
          <w:rPr>
            <w:rStyle w:val="Hyperlink"/>
            <w:noProof/>
          </w:rPr>
          <w:t>Sentence Tokenizer</w:t>
        </w:r>
        <w:r>
          <w:rPr>
            <w:noProof/>
            <w:webHidden/>
          </w:rPr>
          <w:tab/>
        </w:r>
        <w:r>
          <w:rPr>
            <w:noProof/>
            <w:webHidden/>
          </w:rPr>
          <w:fldChar w:fldCharType="begin"/>
        </w:r>
        <w:r>
          <w:rPr>
            <w:noProof/>
            <w:webHidden/>
          </w:rPr>
          <w:instrText xml:space="preserve"> PAGEREF _Toc79512056 \h </w:instrText>
        </w:r>
        <w:r>
          <w:rPr>
            <w:noProof/>
            <w:webHidden/>
          </w:rPr>
        </w:r>
        <w:r>
          <w:rPr>
            <w:noProof/>
            <w:webHidden/>
          </w:rPr>
          <w:fldChar w:fldCharType="separate"/>
        </w:r>
        <w:r>
          <w:rPr>
            <w:noProof/>
            <w:webHidden/>
          </w:rPr>
          <w:t>32</w:t>
        </w:r>
        <w:r>
          <w:rPr>
            <w:noProof/>
            <w:webHidden/>
          </w:rPr>
          <w:fldChar w:fldCharType="end"/>
        </w:r>
      </w:hyperlink>
    </w:p>
    <w:p w14:paraId="6EE91AF9" w14:textId="4FC627A8" w:rsidR="00F21467" w:rsidRDefault="00F21467" w:rsidP="006940C4">
      <w:pPr>
        <w:pStyle w:val="Verzeichnis1"/>
        <w:rPr>
          <w:rFonts w:asciiTheme="minorHAnsi" w:eastAsiaTheme="minorEastAsia" w:hAnsiTheme="minorHAnsi" w:cstheme="minorBidi"/>
          <w:sz w:val="22"/>
          <w:szCs w:val="22"/>
          <w:lang w:val="fr-FR" w:eastAsia="ja-JP"/>
        </w:rPr>
      </w:pPr>
      <w:hyperlink w:anchor="_Toc79512057" w:history="1">
        <w:r w:rsidRPr="002F74C6">
          <w:rPr>
            <w:rStyle w:val="Hyperlink"/>
          </w:rPr>
          <w:t>8</w:t>
        </w:r>
        <w:r>
          <w:rPr>
            <w:rFonts w:asciiTheme="minorHAnsi" w:eastAsiaTheme="minorEastAsia" w:hAnsiTheme="minorHAnsi" w:cstheme="minorBidi"/>
            <w:sz w:val="22"/>
            <w:szCs w:val="22"/>
            <w:lang w:val="fr-FR" w:eastAsia="ja-JP"/>
          </w:rPr>
          <w:tab/>
        </w:r>
        <w:r w:rsidRPr="002F74C6">
          <w:rPr>
            <w:rStyle w:val="Hyperlink"/>
          </w:rPr>
          <w:t>Results</w:t>
        </w:r>
        <w:r>
          <w:rPr>
            <w:webHidden/>
          </w:rPr>
          <w:tab/>
        </w:r>
        <w:r>
          <w:rPr>
            <w:webHidden/>
          </w:rPr>
          <w:fldChar w:fldCharType="begin"/>
        </w:r>
        <w:r>
          <w:rPr>
            <w:webHidden/>
          </w:rPr>
          <w:instrText xml:space="preserve"> PAGEREF _Toc79512057 \h </w:instrText>
        </w:r>
        <w:r>
          <w:rPr>
            <w:webHidden/>
          </w:rPr>
        </w:r>
        <w:r>
          <w:rPr>
            <w:webHidden/>
          </w:rPr>
          <w:fldChar w:fldCharType="separate"/>
        </w:r>
        <w:r>
          <w:rPr>
            <w:webHidden/>
          </w:rPr>
          <w:t>33</w:t>
        </w:r>
        <w:r>
          <w:rPr>
            <w:webHidden/>
          </w:rPr>
          <w:fldChar w:fldCharType="end"/>
        </w:r>
      </w:hyperlink>
    </w:p>
    <w:p w14:paraId="7FBCA8E1" w14:textId="1066A2A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8" w:history="1">
        <w:r w:rsidRPr="002F74C6">
          <w:rPr>
            <w:rStyle w:val="Hyperlink"/>
            <w:noProof/>
          </w:rPr>
          <w:t>8.1.</w:t>
        </w:r>
        <w:r>
          <w:rPr>
            <w:rFonts w:asciiTheme="minorHAnsi" w:eastAsiaTheme="minorEastAsia" w:hAnsiTheme="minorHAnsi" w:cstheme="minorBidi"/>
            <w:noProof/>
            <w:sz w:val="22"/>
            <w:szCs w:val="22"/>
            <w:lang w:val="fr-FR" w:eastAsia="ja-JP"/>
          </w:rPr>
          <w:tab/>
        </w:r>
        <w:r w:rsidRPr="002F74C6">
          <w:rPr>
            <w:rStyle w:val="Hyperlink"/>
            <w:noProof/>
          </w:rPr>
          <w:t>Development phase</w:t>
        </w:r>
        <w:r>
          <w:rPr>
            <w:noProof/>
            <w:webHidden/>
          </w:rPr>
          <w:tab/>
        </w:r>
        <w:r>
          <w:rPr>
            <w:noProof/>
            <w:webHidden/>
          </w:rPr>
          <w:fldChar w:fldCharType="begin"/>
        </w:r>
        <w:r>
          <w:rPr>
            <w:noProof/>
            <w:webHidden/>
          </w:rPr>
          <w:instrText xml:space="preserve"> PAGEREF _Toc79512058 \h </w:instrText>
        </w:r>
        <w:r>
          <w:rPr>
            <w:noProof/>
            <w:webHidden/>
          </w:rPr>
        </w:r>
        <w:r>
          <w:rPr>
            <w:noProof/>
            <w:webHidden/>
          </w:rPr>
          <w:fldChar w:fldCharType="separate"/>
        </w:r>
        <w:r>
          <w:rPr>
            <w:noProof/>
            <w:webHidden/>
          </w:rPr>
          <w:t>33</w:t>
        </w:r>
        <w:r>
          <w:rPr>
            <w:noProof/>
            <w:webHidden/>
          </w:rPr>
          <w:fldChar w:fldCharType="end"/>
        </w:r>
      </w:hyperlink>
    </w:p>
    <w:p w14:paraId="03A7CBA2" w14:textId="1D30197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9" w:history="1">
        <w:r w:rsidRPr="002F74C6">
          <w:rPr>
            <w:rStyle w:val="Hyperlink"/>
            <w:noProof/>
          </w:rPr>
          <w:t>8.2.</w:t>
        </w:r>
        <w:r>
          <w:rPr>
            <w:rFonts w:asciiTheme="minorHAnsi" w:eastAsiaTheme="minorEastAsia" w:hAnsiTheme="minorHAnsi" w:cstheme="minorBidi"/>
            <w:noProof/>
            <w:sz w:val="22"/>
            <w:szCs w:val="22"/>
            <w:lang w:val="fr-FR" w:eastAsia="ja-JP"/>
          </w:rPr>
          <w:tab/>
        </w:r>
        <w:r w:rsidRPr="002F74C6">
          <w:rPr>
            <w:rStyle w:val="Hyperlink"/>
            <w:noProof/>
          </w:rPr>
          <w:t>Training phase</w:t>
        </w:r>
        <w:r>
          <w:rPr>
            <w:noProof/>
            <w:webHidden/>
          </w:rPr>
          <w:tab/>
        </w:r>
        <w:r>
          <w:rPr>
            <w:noProof/>
            <w:webHidden/>
          </w:rPr>
          <w:fldChar w:fldCharType="begin"/>
        </w:r>
        <w:r>
          <w:rPr>
            <w:noProof/>
            <w:webHidden/>
          </w:rPr>
          <w:instrText xml:space="preserve"> PAGEREF _Toc79512059 \h </w:instrText>
        </w:r>
        <w:r>
          <w:rPr>
            <w:noProof/>
            <w:webHidden/>
          </w:rPr>
        </w:r>
        <w:r>
          <w:rPr>
            <w:noProof/>
            <w:webHidden/>
          </w:rPr>
          <w:fldChar w:fldCharType="separate"/>
        </w:r>
        <w:r>
          <w:rPr>
            <w:noProof/>
            <w:webHidden/>
          </w:rPr>
          <w:t>35</w:t>
        </w:r>
        <w:r>
          <w:rPr>
            <w:noProof/>
            <w:webHidden/>
          </w:rPr>
          <w:fldChar w:fldCharType="end"/>
        </w:r>
      </w:hyperlink>
    </w:p>
    <w:p w14:paraId="573BBE1F" w14:textId="17FCC94D"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60" w:history="1">
        <w:r w:rsidRPr="002F74C6">
          <w:rPr>
            <w:rStyle w:val="Hyperlink"/>
            <w:noProof/>
          </w:rPr>
          <w:t>8.3.</w:t>
        </w:r>
        <w:r>
          <w:rPr>
            <w:rFonts w:asciiTheme="minorHAnsi" w:eastAsiaTheme="minorEastAsia" w:hAnsiTheme="minorHAnsi" w:cstheme="minorBidi"/>
            <w:noProof/>
            <w:sz w:val="22"/>
            <w:szCs w:val="22"/>
            <w:lang w:val="fr-FR" w:eastAsia="ja-JP"/>
          </w:rPr>
          <w:tab/>
        </w:r>
        <w:r w:rsidRPr="002F74C6">
          <w:rPr>
            <w:rStyle w:val="Hyperlink"/>
            <w:noProof/>
          </w:rPr>
          <w:t>Testing phase</w:t>
        </w:r>
        <w:r>
          <w:rPr>
            <w:noProof/>
            <w:webHidden/>
          </w:rPr>
          <w:tab/>
        </w:r>
        <w:r>
          <w:rPr>
            <w:noProof/>
            <w:webHidden/>
          </w:rPr>
          <w:fldChar w:fldCharType="begin"/>
        </w:r>
        <w:r>
          <w:rPr>
            <w:noProof/>
            <w:webHidden/>
          </w:rPr>
          <w:instrText xml:space="preserve"> PAGEREF _Toc79512060 \h </w:instrText>
        </w:r>
        <w:r>
          <w:rPr>
            <w:noProof/>
            <w:webHidden/>
          </w:rPr>
        </w:r>
        <w:r>
          <w:rPr>
            <w:noProof/>
            <w:webHidden/>
          </w:rPr>
          <w:fldChar w:fldCharType="separate"/>
        </w:r>
        <w:r>
          <w:rPr>
            <w:noProof/>
            <w:webHidden/>
          </w:rPr>
          <w:t>36</w:t>
        </w:r>
        <w:r>
          <w:rPr>
            <w:noProof/>
            <w:webHidden/>
          </w:rPr>
          <w:fldChar w:fldCharType="end"/>
        </w:r>
      </w:hyperlink>
    </w:p>
    <w:p w14:paraId="29F994EA" w14:textId="129E225F" w:rsidR="00F21467" w:rsidRDefault="00F21467" w:rsidP="006940C4">
      <w:pPr>
        <w:pStyle w:val="Verzeichnis1"/>
        <w:rPr>
          <w:rFonts w:asciiTheme="minorHAnsi" w:eastAsiaTheme="minorEastAsia" w:hAnsiTheme="minorHAnsi" w:cstheme="minorBidi"/>
          <w:sz w:val="22"/>
          <w:szCs w:val="22"/>
          <w:lang w:val="fr-FR" w:eastAsia="ja-JP"/>
        </w:rPr>
      </w:pPr>
      <w:hyperlink w:anchor="_Toc79512061" w:history="1">
        <w:r w:rsidRPr="002F74C6">
          <w:rPr>
            <w:rStyle w:val="Hyperlink"/>
          </w:rPr>
          <w:t>9</w:t>
        </w:r>
        <w:r>
          <w:rPr>
            <w:rFonts w:asciiTheme="minorHAnsi" w:eastAsiaTheme="minorEastAsia" w:hAnsiTheme="minorHAnsi" w:cstheme="minorBidi"/>
            <w:sz w:val="22"/>
            <w:szCs w:val="22"/>
            <w:lang w:val="fr-FR" w:eastAsia="ja-JP"/>
          </w:rPr>
          <w:tab/>
        </w:r>
        <w:r w:rsidRPr="002F74C6">
          <w:rPr>
            <w:rStyle w:val="Hyperlink"/>
          </w:rPr>
          <w:t>Discussion</w:t>
        </w:r>
        <w:r>
          <w:rPr>
            <w:webHidden/>
          </w:rPr>
          <w:tab/>
        </w:r>
        <w:r>
          <w:rPr>
            <w:webHidden/>
          </w:rPr>
          <w:fldChar w:fldCharType="begin"/>
        </w:r>
        <w:r>
          <w:rPr>
            <w:webHidden/>
          </w:rPr>
          <w:instrText xml:space="preserve"> PAGEREF _Toc79512061 \h </w:instrText>
        </w:r>
        <w:r>
          <w:rPr>
            <w:webHidden/>
          </w:rPr>
        </w:r>
        <w:r>
          <w:rPr>
            <w:webHidden/>
          </w:rPr>
          <w:fldChar w:fldCharType="separate"/>
        </w:r>
        <w:r>
          <w:rPr>
            <w:webHidden/>
          </w:rPr>
          <w:t>37</w:t>
        </w:r>
        <w:r>
          <w:rPr>
            <w:webHidden/>
          </w:rPr>
          <w:fldChar w:fldCharType="end"/>
        </w:r>
      </w:hyperlink>
    </w:p>
    <w:p w14:paraId="66D28CD4" w14:textId="1BEA3876" w:rsidR="00F21467" w:rsidRDefault="00F21467" w:rsidP="006940C4">
      <w:pPr>
        <w:pStyle w:val="Verzeichnis1"/>
        <w:rPr>
          <w:rFonts w:asciiTheme="minorHAnsi" w:eastAsiaTheme="minorEastAsia" w:hAnsiTheme="minorHAnsi" w:cstheme="minorBidi"/>
          <w:sz w:val="22"/>
          <w:szCs w:val="22"/>
          <w:lang w:val="fr-FR" w:eastAsia="ja-JP"/>
        </w:rPr>
      </w:pPr>
      <w:hyperlink w:anchor="_Toc79512062" w:history="1">
        <w:r w:rsidRPr="002F74C6">
          <w:rPr>
            <w:rStyle w:val="Hyperlink"/>
          </w:rPr>
          <w:t>10</w:t>
        </w:r>
        <w:r>
          <w:rPr>
            <w:rFonts w:asciiTheme="minorHAnsi" w:eastAsiaTheme="minorEastAsia" w:hAnsiTheme="minorHAnsi" w:cstheme="minorBidi"/>
            <w:sz w:val="22"/>
            <w:szCs w:val="22"/>
            <w:lang w:val="fr-FR" w:eastAsia="ja-JP"/>
          </w:rPr>
          <w:tab/>
        </w:r>
        <w:r w:rsidRPr="002F74C6">
          <w:rPr>
            <w:rStyle w:val="Hyperlink"/>
          </w:rPr>
          <w:t>Conclusion</w:t>
        </w:r>
        <w:r>
          <w:rPr>
            <w:webHidden/>
          </w:rPr>
          <w:tab/>
        </w:r>
        <w:r>
          <w:rPr>
            <w:webHidden/>
          </w:rPr>
          <w:fldChar w:fldCharType="begin"/>
        </w:r>
        <w:r>
          <w:rPr>
            <w:webHidden/>
          </w:rPr>
          <w:instrText xml:space="preserve"> PAGEREF _Toc79512062 \h </w:instrText>
        </w:r>
        <w:r>
          <w:rPr>
            <w:webHidden/>
          </w:rPr>
        </w:r>
        <w:r>
          <w:rPr>
            <w:webHidden/>
          </w:rPr>
          <w:fldChar w:fldCharType="separate"/>
        </w:r>
        <w:r>
          <w:rPr>
            <w:webHidden/>
          </w:rPr>
          <w:t>41</w:t>
        </w:r>
        <w:r>
          <w:rPr>
            <w:webHidden/>
          </w:rPr>
          <w:fldChar w:fldCharType="end"/>
        </w:r>
      </w:hyperlink>
    </w:p>
    <w:p w14:paraId="36718738" w14:textId="13CA9000" w:rsidR="00F21467" w:rsidRDefault="00F21467" w:rsidP="006940C4">
      <w:pPr>
        <w:pStyle w:val="Verzeichnis1"/>
        <w:rPr>
          <w:rFonts w:asciiTheme="minorHAnsi" w:eastAsiaTheme="minorEastAsia" w:hAnsiTheme="minorHAnsi" w:cstheme="minorBidi"/>
          <w:sz w:val="22"/>
          <w:szCs w:val="22"/>
          <w:lang w:val="fr-FR" w:eastAsia="ja-JP"/>
        </w:rPr>
      </w:pPr>
      <w:hyperlink w:anchor="_Toc79512063" w:history="1">
        <w:r w:rsidRPr="002F74C6">
          <w:rPr>
            <w:rStyle w:val="Hyperlink"/>
          </w:rPr>
          <w:t>11</w:t>
        </w:r>
        <w:r>
          <w:rPr>
            <w:rFonts w:asciiTheme="minorHAnsi" w:eastAsiaTheme="minorEastAsia" w:hAnsiTheme="minorHAnsi" w:cstheme="minorBidi"/>
            <w:sz w:val="22"/>
            <w:szCs w:val="22"/>
            <w:lang w:val="fr-FR" w:eastAsia="ja-JP"/>
          </w:rPr>
          <w:tab/>
        </w:r>
        <w:r w:rsidRPr="002F74C6">
          <w:rPr>
            <w:rStyle w:val="Hyperlink"/>
          </w:rPr>
          <w:t>References</w:t>
        </w:r>
        <w:r>
          <w:rPr>
            <w:webHidden/>
          </w:rPr>
          <w:tab/>
        </w:r>
        <w:r>
          <w:rPr>
            <w:webHidden/>
          </w:rPr>
          <w:fldChar w:fldCharType="begin"/>
        </w:r>
        <w:r>
          <w:rPr>
            <w:webHidden/>
          </w:rPr>
          <w:instrText xml:space="preserve"> PAGEREF _Toc79512063 \h </w:instrText>
        </w:r>
        <w:r>
          <w:rPr>
            <w:webHidden/>
          </w:rPr>
        </w:r>
        <w:r>
          <w:rPr>
            <w:webHidden/>
          </w:rPr>
          <w:fldChar w:fldCharType="separate"/>
        </w:r>
        <w:r>
          <w:rPr>
            <w:webHidden/>
          </w:rPr>
          <w:t>42</w:t>
        </w:r>
        <w:r>
          <w:rPr>
            <w:webHidden/>
          </w:rPr>
          <w:fldChar w:fldCharType="end"/>
        </w:r>
      </w:hyperlink>
    </w:p>
    <w:p w14:paraId="7D13E84B" w14:textId="3C5D3FE4" w:rsidR="00940473" w:rsidRDefault="00940473" w:rsidP="00940473">
      <w:pPr>
        <w:pStyle w:val="Sub-chapters"/>
      </w:pPr>
      <w:r w:rsidRPr="00940473">
        <w:fldChar w:fldCharType="end"/>
      </w:r>
    </w:p>
    <w:p w14:paraId="08EDAC80" w14:textId="77777777" w:rsidR="00F21467" w:rsidRDefault="00F21467">
      <w:pPr>
        <w:ind w:left="1208" w:hanging="357"/>
        <w:rPr>
          <w:b/>
          <w:bCs/>
        </w:rPr>
      </w:pPr>
      <w:r>
        <w:rPr>
          <w:b/>
          <w:bCs/>
        </w:rPr>
        <w:br w:type="page"/>
      </w:r>
    </w:p>
    <w:p w14:paraId="1593354F" w14:textId="04429228" w:rsidR="00E82B94" w:rsidRPr="0014165A" w:rsidRDefault="00E82B94" w:rsidP="00E82B94">
      <w:pPr>
        <w:pStyle w:val="Sub-chapters"/>
        <w:ind w:firstLine="0"/>
      </w:pPr>
      <w:r w:rsidRPr="0014165A">
        <w:rPr>
          <w:b/>
          <w:bCs/>
        </w:rPr>
        <w:lastRenderedPageBreak/>
        <w:t>List of Equations</w:t>
      </w:r>
      <w:r>
        <w:rPr>
          <w:b/>
          <w:bCs/>
        </w:rPr>
        <w:t>:</w:t>
      </w:r>
    </w:p>
    <w:p w14:paraId="121377C7" w14:textId="3376CFC2" w:rsidR="00B27451" w:rsidRPr="00B27451" w:rsidRDefault="00E82B94" w:rsidP="006940C4">
      <w:pPr>
        <w:pStyle w:val="Verzeichnis1"/>
        <w:rPr>
          <w:rFonts w:asciiTheme="minorHAnsi" w:eastAsiaTheme="minorEastAsia" w:hAnsiTheme="minorHAnsi" w:cstheme="minorBidi"/>
          <w:sz w:val="22"/>
          <w:szCs w:val="22"/>
          <w:lang w:val="fr-FR" w:eastAsia="ja-JP"/>
        </w:rPr>
      </w:pPr>
      <w:r w:rsidRPr="00B27451">
        <w:fldChar w:fldCharType="begin"/>
      </w:r>
      <w:r w:rsidRPr="00B27451">
        <w:instrText xml:space="preserve"> TOC \h \z \t "Equations;1" </w:instrText>
      </w:r>
      <w:r w:rsidRPr="00B27451">
        <w:fldChar w:fldCharType="separate"/>
      </w:r>
      <w:hyperlink w:anchor="_Toc79511875" w:history="1">
        <w:r w:rsidR="00B27451" w:rsidRPr="00B27451">
          <w:rPr>
            <w:rStyle w:val="Hyperlink"/>
          </w:rPr>
          <w:t>Equation 1. Bayes’ Theorem</w:t>
        </w:r>
        <w:r w:rsidR="00B27451" w:rsidRPr="00B27451">
          <w:rPr>
            <w:webHidden/>
          </w:rPr>
          <w:tab/>
        </w:r>
        <w:r w:rsidR="00B27451" w:rsidRPr="00B27451">
          <w:rPr>
            <w:webHidden/>
          </w:rPr>
          <w:fldChar w:fldCharType="begin"/>
        </w:r>
        <w:r w:rsidR="00B27451" w:rsidRPr="00B27451">
          <w:rPr>
            <w:webHidden/>
          </w:rPr>
          <w:instrText xml:space="preserve"> PAGEREF _Toc79511875 \h </w:instrText>
        </w:r>
        <w:r w:rsidR="00B27451" w:rsidRPr="00B27451">
          <w:rPr>
            <w:webHidden/>
          </w:rPr>
        </w:r>
        <w:r w:rsidR="00B27451" w:rsidRPr="00B27451">
          <w:rPr>
            <w:webHidden/>
          </w:rPr>
          <w:fldChar w:fldCharType="separate"/>
        </w:r>
        <w:r w:rsidR="00B27451" w:rsidRPr="00B27451">
          <w:rPr>
            <w:webHidden/>
          </w:rPr>
          <w:t>22</w:t>
        </w:r>
        <w:r w:rsidR="00B27451" w:rsidRPr="00B27451">
          <w:rPr>
            <w:webHidden/>
          </w:rPr>
          <w:fldChar w:fldCharType="end"/>
        </w:r>
      </w:hyperlink>
    </w:p>
    <w:p w14:paraId="0FE6B695" w14:textId="2A24AEAD"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6" w:history="1">
        <w:r w:rsidRPr="00B27451">
          <w:rPr>
            <w:rStyle w:val="Hyperlink"/>
          </w:rPr>
          <w:t>Equation 2. Bayes’ Theorem Reversed</w:t>
        </w:r>
        <w:r w:rsidRPr="00B27451">
          <w:rPr>
            <w:webHidden/>
          </w:rPr>
          <w:tab/>
        </w:r>
        <w:r w:rsidRPr="00B27451">
          <w:rPr>
            <w:webHidden/>
          </w:rPr>
          <w:fldChar w:fldCharType="begin"/>
        </w:r>
        <w:r w:rsidRPr="00B27451">
          <w:rPr>
            <w:webHidden/>
          </w:rPr>
          <w:instrText xml:space="preserve"> PAGEREF _Toc79511876 \h </w:instrText>
        </w:r>
        <w:r w:rsidRPr="00B27451">
          <w:rPr>
            <w:webHidden/>
          </w:rPr>
        </w:r>
        <w:r w:rsidRPr="00B27451">
          <w:rPr>
            <w:webHidden/>
          </w:rPr>
          <w:fldChar w:fldCharType="separate"/>
        </w:r>
        <w:r w:rsidRPr="00B27451">
          <w:rPr>
            <w:webHidden/>
          </w:rPr>
          <w:t>22</w:t>
        </w:r>
        <w:r w:rsidRPr="00B27451">
          <w:rPr>
            <w:webHidden/>
          </w:rPr>
          <w:fldChar w:fldCharType="end"/>
        </w:r>
      </w:hyperlink>
    </w:p>
    <w:p w14:paraId="20F728D4" w14:textId="51981823"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7" w:history="1">
        <w:r w:rsidRPr="00B27451">
          <w:rPr>
            <w:rStyle w:val="Hyperlink"/>
          </w:rPr>
          <w:t>Equation 3. Normalizing Constant</w:t>
        </w:r>
        <w:r w:rsidRPr="00B27451">
          <w:rPr>
            <w:webHidden/>
          </w:rPr>
          <w:tab/>
        </w:r>
        <w:r w:rsidRPr="00B27451">
          <w:rPr>
            <w:webHidden/>
          </w:rPr>
          <w:fldChar w:fldCharType="begin"/>
        </w:r>
        <w:r w:rsidRPr="00B27451">
          <w:rPr>
            <w:webHidden/>
          </w:rPr>
          <w:instrText xml:space="preserve"> PAGEREF _Toc79511877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4E6176B" w14:textId="192587C3"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8" w:history="1">
        <w:r w:rsidRPr="00B27451">
          <w:rPr>
            <w:rStyle w:val="Hyperlink"/>
          </w:rPr>
          <w:t>Equation 4. Naïve Bayes’ Classifier</w:t>
        </w:r>
        <w:r w:rsidRPr="00B27451">
          <w:rPr>
            <w:webHidden/>
          </w:rPr>
          <w:tab/>
        </w:r>
        <w:r w:rsidRPr="00B27451">
          <w:rPr>
            <w:webHidden/>
          </w:rPr>
          <w:fldChar w:fldCharType="begin"/>
        </w:r>
        <w:r w:rsidRPr="00B27451">
          <w:rPr>
            <w:webHidden/>
          </w:rPr>
          <w:instrText xml:space="preserve"> PAGEREF _Toc79511878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A1D4BDF" w14:textId="4B612192"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9" w:history="1">
        <w:r w:rsidRPr="00B27451">
          <w:rPr>
            <w:rStyle w:val="Hyperlink"/>
          </w:rPr>
          <w:t>Equation 5. Argmax</w:t>
        </w:r>
        <w:r w:rsidRPr="00B27451">
          <w:rPr>
            <w:webHidden/>
          </w:rPr>
          <w:tab/>
        </w:r>
        <w:r w:rsidRPr="00B27451">
          <w:rPr>
            <w:webHidden/>
          </w:rPr>
          <w:fldChar w:fldCharType="begin"/>
        </w:r>
        <w:r w:rsidRPr="00B27451">
          <w:rPr>
            <w:webHidden/>
          </w:rPr>
          <w:instrText xml:space="preserve"> PAGEREF _Toc79511879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60F48858" w14:textId="057F81FC"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0" w:history="1">
        <w:r w:rsidRPr="00B27451">
          <w:rPr>
            <w:rStyle w:val="Hyperlink"/>
          </w:rPr>
          <w:t>Equation 6. Argmax of Classification</w:t>
        </w:r>
        <w:r w:rsidRPr="00B27451">
          <w:rPr>
            <w:webHidden/>
          </w:rPr>
          <w:tab/>
        </w:r>
        <w:r w:rsidRPr="00B27451">
          <w:rPr>
            <w:webHidden/>
          </w:rPr>
          <w:fldChar w:fldCharType="begin"/>
        </w:r>
        <w:r w:rsidRPr="00B27451">
          <w:rPr>
            <w:webHidden/>
          </w:rPr>
          <w:instrText xml:space="preserve"> PAGEREF _Toc79511880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201F8C1C" w14:textId="7E621CFF"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1" w:history="1">
        <w:r w:rsidRPr="00B27451">
          <w:rPr>
            <w:rStyle w:val="Hyperlink"/>
          </w:rPr>
          <w:t>Equation 7. Model Probabilities</w:t>
        </w:r>
        <w:r w:rsidRPr="00B27451">
          <w:rPr>
            <w:webHidden/>
          </w:rPr>
          <w:tab/>
        </w:r>
        <w:r w:rsidRPr="00B27451">
          <w:rPr>
            <w:webHidden/>
          </w:rPr>
          <w:fldChar w:fldCharType="begin"/>
        </w:r>
        <w:r w:rsidRPr="00B27451">
          <w:rPr>
            <w:webHidden/>
          </w:rPr>
          <w:instrText xml:space="preserve"> PAGEREF _Toc79511881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754ED67A" w14:textId="24BB3F2E"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2" w:history="1">
        <w:r w:rsidRPr="00B27451">
          <w:rPr>
            <w:rStyle w:val="Hyperlink"/>
          </w:rPr>
          <w:t>Equation 8. Likelihood</w:t>
        </w:r>
        <w:r w:rsidRPr="00B27451">
          <w:rPr>
            <w:webHidden/>
          </w:rPr>
          <w:tab/>
        </w:r>
        <w:r w:rsidRPr="00B27451">
          <w:rPr>
            <w:webHidden/>
          </w:rPr>
          <w:fldChar w:fldCharType="begin"/>
        </w:r>
        <w:r w:rsidRPr="00B27451">
          <w:rPr>
            <w:webHidden/>
          </w:rPr>
          <w:instrText xml:space="preserve"> PAGEREF _Toc79511882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6C86EB06" w14:textId="7A320E7E"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3" w:history="1">
        <w:r w:rsidRPr="00B27451">
          <w:rPr>
            <w:rStyle w:val="Hyperlink"/>
          </w:rPr>
          <w:t>Equation 9. Composition of Likelihood</w:t>
        </w:r>
        <w:r w:rsidRPr="00B27451">
          <w:rPr>
            <w:webHidden/>
          </w:rPr>
          <w:tab/>
        </w:r>
        <w:r w:rsidRPr="00B27451">
          <w:rPr>
            <w:webHidden/>
          </w:rPr>
          <w:fldChar w:fldCharType="begin"/>
        </w:r>
        <w:r w:rsidRPr="00B27451">
          <w:rPr>
            <w:webHidden/>
          </w:rPr>
          <w:instrText xml:space="preserve"> PAGEREF _Toc79511883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0EF323D1" w14:textId="7850E00C"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4" w:history="1">
        <w:r w:rsidRPr="00B27451">
          <w:rPr>
            <w:rStyle w:val="Hyperlink"/>
          </w:rPr>
          <w:t>Equation 10. Argmax of Likelihood</w:t>
        </w:r>
        <w:r w:rsidRPr="00B27451">
          <w:rPr>
            <w:webHidden/>
          </w:rPr>
          <w:tab/>
        </w:r>
        <w:r w:rsidRPr="00B27451">
          <w:rPr>
            <w:webHidden/>
          </w:rPr>
          <w:fldChar w:fldCharType="begin"/>
        </w:r>
        <w:r w:rsidRPr="00B27451">
          <w:rPr>
            <w:webHidden/>
          </w:rPr>
          <w:instrText xml:space="preserve"> PAGEREF _Toc79511884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20B1CC4A" w14:textId="6265B8FE"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5" w:history="1">
        <w:r w:rsidRPr="00B27451">
          <w:rPr>
            <w:rStyle w:val="Hyperlink"/>
          </w:rPr>
          <w:t>Equation 11. Calculating Argmax</w:t>
        </w:r>
        <w:r w:rsidRPr="00B27451">
          <w:rPr>
            <w:webHidden/>
          </w:rPr>
          <w:tab/>
        </w:r>
        <w:r w:rsidRPr="00B27451">
          <w:rPr>
            <w:webHidden/>
          </w:rPr>
          <w:fldChar w:fldCharType="begin"/>
        </w:r>
        <w:r w:rsidRPr="00B27451">
          <w:rPr>
            <w:webHidden/>
          </w:rPr>
          <w:instrText xml:space="preserve"> PAGEREF _Toc79511885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5FF6F1AC" w14:textId="1A83D255"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6" w:history="1">
        <w:r w:rsidRPr="00B27451">
          <w:rPr>
            <w:rStyle w:val="Hyperlink"/>
          </w:rPr>
          <w:t>Equation 12. MLE</w:t>
        </w:r>
        <w:r w:rsidRPr="00B27451">
          <w:rPr>
            <w:webHidden/>
          </w:rPr>
          <w:tab/>
        </w:r>
        <w:r w:rsidRPr="00B27451">
          <w:rPr>
            <w:webHidden/>
          </w:rPr>
          <w:fldChar w:fldCharType="begin"/>
        </w:r>
        <w:r w:rsidRPr="00B27451">
          <w:rPr>
            <w:webHidden/>
          </w:rPr>
          <w:instrText xml:space="preserve"> PAGEREF _Toc79511886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1FA23591" w14:textId="76567271"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7" w:history="1">
        <w:r w:rsidRPr="00B27451">
          <w:rPr>
            <w:rStyle w:val="Hyperlink"/>
          </w:rPr>
          <w:t>Equation 13. Calculating Prior Probability</w:t>
        </w:r>
        <w:r w:rsidRPr="00B27451">
          <w:rPr>
            <w:webHidden/>
          </w:rPr>
          <w:tab/>
        </w:r>
        <w:r w:rsidRPr="00B27451">
          <w:rPr>
            <w:webHidden/>
          </w:rPr>
          <w:fldChar w:fldCharType="begin"/>
        </w:r>
        <w:r w:rsidRPr="00B27451">
          <w:rPr>
            <w:webHidden/>
          </w:rPr>
          <w:instrText xml:space="preserve"> PAGEREF _Toc79511887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2CEDCC9A" w14:textId="33DF61E0"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8" w:history="1">
        <w:r w:rsidRPr="00B27451">
          <w:rPr>
            <w:rStyle w:val="Hyperlink"/>
          </w:rPr>
          <w:t>Equation 13. Ng Smoothing</w:t>
        </w:r>
        <w:r w:rsidRPr="00B27451">
          <w:rPr>
            <w:webHidden/>
          </w:rPr>
          <w:tab/>
        </w:r>
        <w:r w:rsidRPr="00B27451">
          <w:rPr>
            <w:webHidden/>
          </w:rPr>
          <w:fldChar w:fldCharType="begin"/>
        </w:r>
        <w:r w:rsidRPr="00B27451">
          <w:rPr>
            <w:webHidden/>
          </w:rPr>
          <w:instrText xml:space="preserve"> PAGEREF _Toc79511888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25825F6A" w14:textId="00D90515" w:rsidR="00E82B94" w:rsidRPr="00B27451" w:rsidRDefault="00E82B94" w:rsidP="00F21467">
      <w:pPr>
        <w:pStyle w:val="Sub-chapters"/>
        <w:ind w:firstLine="0"/>
        <w:rPr>
          <w:i/>
          <w:iCs/>
        </w:rPr>
      </w:pPr>
      <w:r w:rsidRPr="00B27451">
        <w:fldChar w:fldCharType="end"/>
      </w:r>
    </w:p>
    <w:p w14:paraId="0C928B21" w14:textId="549E39AB" w:rsidR="00940473" w:rsidRPr="0014165A" w:rsidRDefault="00940473" w:rsidP="0014165A">
      <w:pPr>
        <w:pStyle w:val="Sub-chapters"/>
        <w:ind w:firstLine="0"/>
        <w:rPr>
          <w:b/>
          <w:bCs/>
        </w:rPr>
      </w:pPr>
      <w:r w:rsidRPr="0014165A">
        <w:rPr>
          <w:b/>
          <w:bCs/>
        </w:rPr>
        <w:t>List of Figures</w:t>
      </w:r>
      <w:r w:rsidR="0014165A">
        <w:rPr>
          <w:b/>
          <w:bCs/>
        </w:rPr>
        <w:t>:</w:t>
      </w:r>
      <w:r w:rsidRPr="0014165A">
        <w:rPr>
          <w:b/>
          <w:bCs/>
        </w:rPr>
        <w:t xml:space="preserve"> </w:t>
      </w:r>
    </w:p>
    <w:p w14:paraId="673B9D14" w14:textId="7DA24E1C" w:rsidR="00B27451" w:rsidRDefault="00940473" w:rsidP="006940C4">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511889" w:history="1">
        <w:r w:rsidR="00B27451" w:rsidRPr="0027519E">
          <w:rPr>
            <w:rStyle w:val="Hyperlink"/>
          </w:rPr>
          <w:t>Figure 1. Bühler Organ-Modell</w:t>
        </w:r>
        <w:r w:rsidR="00B27451">
          <w:rPr>
            <w:webHidden/>
          </w:rPr>
          <w:tab/>
        </w:r>
        <w:r w:rsidR="00B27451">
          <w:rPr>
            <w:webHidden/>
          </w:rPr>
          <w:fldChar w:fldCharType="begin"/>
        </w:r>
        <w:r w:rsidR="00B27451">
          <w:rPr>
            <w:webHidden/>
          </w:rPr>
          <w:instrText xml:space="preserve"> PAGEREF _Toc79511889 \h </w:instrText>
        </w:r>
        <w:r w:rsidR="00B27451">
          <w:rPr>
            <w:webHidden/>
          </w:rPr>
        </w:r>
        <w:r w:rsidR="00B27451">
          <w:rPr>
            <w:webHidden/>
          </w:rPr>
          <w:fldChar w:fldCharType="separate"/>
        </w:r>
        <w:r w:rsidR="00B27451">
          <w:rPr>
            <w:webHidden/>
          </w:rPr>
          <w:t>10</w:t>
        </w:r>
        <w:r w:rsidR="00B27451">
          <w:rPr>
            <w:webHidden/>
          </w:rPr>
          <w:fldChar w:fldCharType="end"/>
        </w:r>
      </w:hyperlink>
    </w:p>
    <w:p w14:paraId="7505FF06" w14:textId="01255478" w:rsidR="00B27451" w:rsidRDefault="00B27451" w:rsidP="006940C4">
      <w:pPr>
        <w:pStyle w:val="Verzeichnis1"/>
        <w:rPr>
          <w:rFonts w:asciiTheme="minorHAnsi" w:eastAsiaTheme="minorEastAsia" w:hAnsiTheme="minorHAnsi" w:cstheme="minorBidi"/>
          <w:sz w:val="22"/>
          <w:szCs w:val="22"/>
          <w:lang w:val="fr-FR" w:eastAsia="ja-JP"/>
        </w:rPr>
      </w:pPr>
      <w:hyperlink w:anchor="_Toc79511890" w:history="1">
        <w:r w:rsidRPr="0027519E">
          <w:rPr>
            <w:rStyle w:val="Hyperlink"/>
          </w:rPr>
          <w:t>Figure 2. Medium and Concept</w:t>
        </w:r>
        <w:r>
          <w:rPr>
            <w:webHidden/>
          </w:rPr>
          <w:tab/>
        </w:r>
        <w:r>
          <w:rPr>
            <w:webHidden/>
          </w:rPr>
          <w:fldChar w:fldCharType="begin"/>
        </w:r>
        <w:r>
          <w:rPr>
            <w:webHidden/>
          </w:rPr>
          <w:instrText xml:space="preserve"> PAGEREF _Toc79511890 \h </w:instrText>
        </w:r>
        <w:r>
          <w:rPr>
            <w:webHidden/>
          </w:rPr>
        </w:r>
        <w:r>
          <w:rPr>
            <w:webHidden/>
          </w:rPr>
          <w:fldChar w:fldCharType="separate"/>
        </w:r>
        <w:r>
          <w:rPr>
            <w:webHidden/>
          </w:rPr>
          <w:t>12</w:t>
        </w:r>
        <w:r>
          <w:rPr>
            <w:webHidden/>
          </w:rPr>
          <w:fldChar w:fldCharType="end"/>
        </w:r>
      </w:hyperlink>
    </w:p>
    <w:p w14:paraId="02158591" w14:textId="5563D840" w:rsidR="00B27451" w:rsidRDefault="00B27451" w:rsidP="006940C4">
      <w:pPr>
        <w:pStyle w:val="Verzeichnis1"/>
        <w:rPr>
          <w:rFonts w:asciiTheme="minorHAnsi" w:eastAsiaTheme="minorEastAsia" w:hAnsiTheme="minorHAnsi" w:cstheme="minorBidi"/>
          <w:sz w:val="22"/>
          <w:szCs w:val="22"/>
          <w:lang w:val="fr-FR" w:eastAsia="ja-JP"/>
        </w:rPr>
      </w:pPr>
      <w:hyperlink w:anchor="_Toc79511891" w:history="1">
        <w:r w:rsidRPr="0027519E">
          <w:rPr>
            <w:rStyle w:val="Hyperlink"/>
          </w:rPr>
          <w:t>Figure 3. Spoken and Written vs. Graphic and Phonic</w:t>
        </w:r>
        <w:r>
          <w:rPr>
            <w:webHidden/>
          </w:rPr>
          <w:tab/>
        </w:r>
        <w:r>
          <w:rPr>
            <w:webHidden/>
          </w:rPr>
          <w:fldChar w:fldCharType="begin"/>
        </w:r>
        <w:r>
          <w:rPr>
            <w:webHidden/>
          </w:rPr>
          <w:instrText xml:space="preserve"> PAGEREF _Toc79511891 \h </w:instrText>
        </w:r>
        <w:r>
          <w:rPr>
            <w:webHidden/>
          </w:rPr>
        </w:r>
        <w:r>
          <w:rPr>
            <w:webHidden/>
          </w:rPr>
          <w:fldChar w:fldCharType="separate"/>
        </w:r>
        <w:r>
          <w:rPr>
            <w:webHidden/>
          </w:rPr>
          <w:t>12</w:t>
        </w:r>
        <w:r>
          <w:rPr>
            <w:webHidden/>
          </w:rPr>
          <w:fldChar w:fldCharType="end"/>
        </w:r>
      </w:hyperlink>
    </w:p>
    <w:p w14:paraId="0EB1ACDF" w14:textId="4655494F" w:rsidR="00B27451" w:rsidRDefault="00B27451" w:rsidP="006940C4">
      <w:pPr>
        <w:pStyle w:val="Verzeichnis1"/>
        <w:rPr>
          <w:rFonts w:asciiTheme="minorHAnsi" w:eastAsiaTheme="minorEastAsia" w:hAnsiTheme="minorHAnsi" w:cstheme="minorBidi"/>
          <w:sz w:val="22"/>
          <w:szCs w:val="22"/>
          <w:lang w:val="fr-FR" w:eastAsia="ja-JP"/>
        </w:rPr>
      </w:pPr>
      <w:hyperlink w:anchor="_Toc79511892" w:history="1">
        <w:r w:rsidRPr="0027519E">
          <w:rPr>
            <w:rStyle w:val="Hyperlink"/>
          </w:rPr>
          <w:t>Figure 4. Nähesprache and Distanzsprache</w:t>
        </w:r>
        <w:r>
          <w:rPr>
            <w:webHidden/>
          </w:rPr>
          <w:tab/>
        </w:r>
        <w:r>
          <w:rPr>
            <w:webHidden/>
          </w:rPr>
          <w:fldChar w:fldCharType="begin"/>
        </w:r>
        <w:r>
          <w:rPr>
            <w:webHidden/>
          </w:rPr>
          <w:instrText xml:space="preserve"> PAGEREF _Toc79511892 \h </w:instrText>
        </w:r>
        <w:r>
          <w:rPr>
            <w:webHidden/>
          </w:rPr>
        </w:r>
        <w:r>
          <w:rPr>
            <w:webHidden/>
          </w:rPr>
          <w:fldChar w:fldCharType="separate"/>
        </w:r>
        <w:r>
          <w:rPr>
            <w:webHidden/>
          </w:rPr>
          <w:t>13</w:t>
        </w:r>
        <w:r>
          <w:rPr>
            <w:webHidden/>
          </w:rPr>
          <w:fldChar w:fldCharType="end"/>
        </w:r>
      </w:hyperlink>
    </w:p>
    <w:p w14:paraId="5141AC66" w14:textId="4693AB04" w:rsidR="00B27451" w:rsidRDefault="00B27451" w:rsidP="006940C4">
      <w:pPr>
        <w:pStyle w:val="Verzeichnis1"/>
        <w:rPr>
          <w:rFonts w:asciiTheme="minorHAnsi" w:eastAsiaTheme="minorEastAsia" w:hAnsiTheme="minorHAnsi" w:cstheme="minorBidi"/>
          <w:sz w:val="22"/>
          <w:szCs w:val="22"/>
          <w:lang w:val="fr-FR" w:eastAsia="ja-JP"/>
        </w:rPr>
      </w:pPr>
      <w:hyperlink w:anchor="_Toc79511893" w:history="1">
        <w:r w:rsidRPr="0027519E">
          <w:rPr>
            <w:rStyle w:val="Hyperlink"/>
          </w:rPr>
          <w:t>Figure 5. French Registers</w:t>
        </w:r>
        <w:r>
          <w:rPr>
            <w:webHidden/>
          </w:rPr>
          <w:tab/>
        </w:r>
        <w:r>
          <w:rPr>
            <w:webHidden/>
          </w:rPr>
          <w:fldChar w:fldCharType="begin"/>
        </w:r>
        <w:r>
          <w:rPr>
            <w:webHidden/>
          </w:rPr>
          <w:instrText xml:space="preserve"> PAGEREF _Toc79511893 \h </w:instrText>
        </w:r>
        <w:r>
          <w:rPr>
            <w:webHidden/>
          </w:rPr>
        </w:r>
        <w:r>
          <w:rPr>
            <w:webHidden/>
          </w:rPr>
          <w:fldChar w:fldCharType="separate"/>
        </w:r>
        <w:r>
          <w:rPr>
            <w:webHidden/>
          </w:rPr>
          <w:t>14</w:t>
        </w:r>
        <w:r>
          <w:rPr>
            <w:webHidden/>
          </w:rPr>
          <w:fldChar w:fldCharType="end"/>
        </w:r>
      </w:hyperlink>
    </w:p>
    <w:p w14:paraId="5F7F972D" w14:textId="1D79D699" w:rsidR="00B27451" w:rsidRDefault="00B27451" w:rsidP="006940C4">
      <w:pPr>
        <w:pStyle w:val="Verzeichnis1"/>
        <w:rPr>
          <w:rFonts w:asciiTheme="minorHAnsi" w:eastAsiaTheme="minorEastAsia" w:hAnsiTheme="minorHAnsi" w:cstheme="minorBidi"/>
          <w:sz w:val="22"/>
          <w:szCs w:val="22"/>
          <w:lang w:val="fr-FR" w:eastAsia="ja-JP"/>
        </w:rPr>
      </w:pPr>
      <w:hyperlink w:anchor="_Toc79511894" w:history="1">
        <w:r w:rsidRPr="0027519E">
          <w:rPr>
            <w:rStyle w:val="Hyperlink"/>
          </w:rPr>
          <w:t>Figure 6. Registers According to Literacy and Orality</w:t>
        </w:r>
        <w:r>
          <w:rPr>
            <w:webHidden/>
          </w:rPr>
          <w:tab/>
        </w:r>
        <w:r>
          <w:rPr>
            <w:webHidden/>
          </w:rPr>
          <w:fldChar w:fldCharType="begin"/>
        </w:r>
        <w:r>
          <w:rPr>
            <w:webHidden/>
          </w:rPr>
          <w:instrText xml:space="preserve"> PAGEREF _Toc79511894 \h </w:instrText>
        </w:r>
        <w:r>
          <w:rPr>
            <w:webHidden/>
          </w:rPr>
        </w:r>
        <w:r>
          <w:rPr>
            <w:webHidden/>
          </w:rPr>
          <w:fldChar w:fldCharType="separate"/>
        </w:r>
        <w:r>
          <w:rPr>
            <w:webHidden/>
          </w:rPr>
          <w:t>26</w:t>
        </w:r>
        <w:r>
          <w:rPr>
            <w:webHidden/>
          </w:rPr>
          <w:fldChar w:fldCharType="end"/>
        </w:r>
      </w:hyperlink>
    </w:p>
    <w:p w14:paraId="3CD7762F" w14:textId="19F27550" w:rsidR="00B27451" w:rsidRDefault="00B27451" w:rsidP="006940C4">
      <w:pPr>
        <w:pStyle w:val="Verzeichnis1"/>
        <w:rPr>
          <w:rFonts w:asciiTheme="minorHAnsi" w:eastAsiaTheme="minorEastAsia" w:hAnsiTheme="minorHAnsi" w:cstheme="minorBidi"/>
          <w:sz w:val="22"/>
          <w:szCs w:val="22"/>
          <w:lang w:val="fr-FR" w:eastAsia="ja-JP"/>
        </w:rPr>
      </w:pPr>
      <w:hyperlink w:anchor="_Toc79511895" w:history="1">
        <w:r w:rsidRPr="0027519E">
          <w:rPr>
            <w:rStyle w:val="Hyperlink"/>
          </w:rPr>
          <w:t>Figure 7. Literacy and Orality</w:t>
        </w:r>
        <w:r>
          <w:rPr>
            <w:webHidden/>
          </w:rPr>
          <w:tab/>
        </w:r>
        <w:r>
          <w:rPr>
            <w:webHidden/>
          </w:rPr>
          <w:fldChar w:fldCharType="begin"/>
        </w:r>
        <w:r>
          <w:rPr>
            <w:webHidden/>
          </w:rPr>
          <w:instrText xml:space="preserve"> PAGEREF _Toc79511895 \h </w:instrText>
        </w:r>
        <w:r>
          <w:rPr>
            <w:webHidden/>
          </w:rPr>
        </w:r>
        <w:r>
          <w:rPr>
            <w:webHidden/>
          </w:rPr>
          <w:fldChar w:fldCharType="separate"/>
        </w:r>
        <w:r>
          <w:rPr>
            <w:webHidden/>
          </w:rPr>
          <w:t>26</w:t>
        </w:r>
        <w:r>
          <w:rPr>
            <w:webHidden/>
          </w:rPr>
          <w:fldChar w:fldCharType="end"/>
        </w:r>
      </w:hyperlink>
    </w:p>
    <w:p w14:paraId="7C9B7651" w14:textId="783220D6" w:rsidR="00B27451" w:rsidRDefault="00940473" w:rsidP="00E82B94">
      <w:pPr>
        <w:pStyle w:val="Sub-chapters"/>
        <w:ind w:firstLine="0"/>
      </w:pPr>
      <w:r w:rsidRPr="00940473">
        <w:fldChar w:fldCharType="end"/>
      </w:r>
    </w:p>
    <w:p w14:paraId="48121165" w14:textId="6A70957C" w:rsidR="00E82B94" w:rsidRPr="00940473" w:rsidRDefault="00B27451" w:rsidP="00B27451">
      <w:pPr>
        <w:pStyle w:val="Sub-chapters"/>
      </w:pPr>
      <w:r>
        <w:br w:type="page"/>
      </w:r>
    </w:p>
    <w:p w14:paraId="4A3BE731" w14:textId="4C00C54F" w:rsidR="00940473" w:rsidRPr="0014165A" w:rsidRDefault="00940473" w:rsidP="0014165A">
      <w:pPr>
        <w:pStyle w:val="Sub-chapters"/>
        <w:ind w:firstLine="0"/>
        <w:rPr>
          <w:b/>
          <w:bCs/>
        </w:rPr>
      </w:pPr>
      <w:r w:rsidRPr="0014165A">
        <w:rPr>
          <w:b/>
          <w:bCs/>
        </w:rPr>
        <w:lastRenderedPageBreak/>
        <w:t>List of Tables</w:t>
      </w:r>
      <w:r w:rsidR="0014165A">
        <w:rPr>
          <w:b/>
          <w:bCs/>
        </w:rPr>
        <w:t>:</w:t>
      </w:r>
      <w:r w:rsidRPr="0014165A">
        <w:rPr>
          <w:b/>
          <w:bCs/>
        </w:rPr>
        <w:t xml:space="preserve"> </w:t>
      </w:r>
    </w:p>
    <w:p w14:paraId="24A7127F" w14:textId="0D77403A" w:rsidR="006940C4"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512950" w:history="1">
        <w:r w:rsidR="006940C4" w:rsidRPr="00CB4B96">
          <w:rPr>
            <w:rStyle w:val="Hyperlink"/>
          </w:rPr>
          <w:t>Table 1.</w:t>
        </w:r>
        <w:r w:rsidR="006940C4">
          <w:rPr>
            <w:rFonts w:asciiTheme="minorHAnsi" w:eastAsiaTheme="minorEastAsia" w:hAnsiTheme="minorHAnsi" w:cstheme="minorBidi"/>
            <w:sz w:val="22"/>
            <w:szCs w:val="22"/>
            <w:lang w:val="fr-FR" w:eastAsia="ja-JP"/>
          </w:rPr>
          <w:tab/>
        </w:r>
        <w:r w:rsidR="006940C4" w:rsidRPr="00CB4B96">
          <w:rPr>
            <w:rStyle w:val="Hyperlink"/>
          </w:rPr>
          <w:t>MLE Values</w:t>
        </w:r>
        <w:r w:rsidR="006940C4">
          <w:rPr>
            <w:webHidden/>
          </w:rPr>
          <w:tab/>
        </w:r>
        <w:r w:rsidR="006940C4">
          <w:rPr>
            <w:webHidden/>
          </w:rPr>
          <w:fldChar w:fldCharType="begin"/>
        </w:r>
        <w:r w:rsidR="006940C4">
          <w:rPr>
            <w:webHidden/>
          </w:rPr>
          <w:instrText xml:space="preserve"> PAGEREF _Toc79512950 \h </w:instrText>
        </w:r>
        <w:r w:rsidR="006940C4">
          <w:rPr>
            <w:webHidden/>
          </w:rPr>
        </w:r>
        <w:r w:rsidR="006940C4">
          <w:rPr>
            <w:webHidden/>
          </w:rPr>
          <w:fldChar w:fldCharType="separate"/>
        </w:r>
        <w:r w:rsidR="006940C4">
          <w:rPr>
            <w:webHidden/>
          </w:rPr>
          <w:t>26</w:t>
        </w:r>
        <w:r w:rsidR="006940C4">
          <w:rPr>
            <w:webHidden/>
          </w:rPr>
          <w:fldChar w:fldCharType="end"/>
        </w:r>
      </w:hyperlink>
    </w:p>
    <w:p w14:paraId="387D57E5" w14:textId="5815F502" w:rsidR="006940C4" w:rsidRDefault="006940C4">
      <w:pPr>
        <w:pStyle w:val="Verzeichnis1"/>
        <w:rPr>
          <w:rFonts w:asciiTheme="minorHAnsi" w:eastAsiaTheme="minorEastAsia" w:hAnsiTheme="minorHAnsi" w:cstheme="minorBidi"/>
          <w:sz w:val="22"/>
          <w:szCs w:val="22"/>
          <w:lang w:val="fr-FR" w:eastAsia="ja-JP"/>
        </w:rPr>
      </w:pPr>
      <w:hyperlink w:anchor="_Toc79512951" w:history="1">
        <w:r w:rsidRPr="00CB4B96">
          <w:rPr>
            <w:rStyle w:val="Hyperlink"/>
          </w:rPr>
          <w:t>Table 2.</w:t>
        </w:r>
        <w:r>
          <w:rPr>
            <w:rFonts w:asciiTheme="minorHAnsi" w:eastAsiaTheme="minorEastAsia" w:hAnsiTheme="minorHAnsi" w:cstheme="minorBidi"/>
            <w:sz w:val="22"/>
            <w:szCs w:val="22"/>
            <w:lang w:val="fr-FR" w:eastAsia="ja-JP"/>
          </w:rPr>
          <w:tab/>
        </w:r>
        <w:r w:rsidRPr="00CB4B96">
          <w:rPr>
            <w:rStyle w:val="Hyperlink"/>
          </w:rPr>
          <w:t>Worked Example</w:t>
        </w:r>
        <w:r>
          <w:rPr>
            <w:webHidden/>
          </w:rPr>
          <w:tab/>
        </w:r>
        <w:r>
          <w:rPr>
            <w:webHidden/>
          </w:rPr>
          <w:fldChar w:fldCharType="begin"/>
        </w:r>
        <w:r>
          <w:rPr>
            <w:webHidden/>
          </w:rPr>
          <w:instrText xml:space="preserve"> PAGEREF _Toc79512951 \h </w:instrText>
        </w:r>
        <w:r>
          <w:rPr>
            <w:webHidden/>
          </w:rPr>
        </w:r>
        <w:r>
          <w:rPr>
            <w:webHidden/>
          </w:rPr>
          <w:fldChar w:fldCharType="separate"/>
        </w:r>
        <w:r>
          <w:rPr>
            <w:webHidden/>
          </w:rPr>
          <w:t>26</w:t>
        </w:r>
        <w:r>
          <w:rPr>
            <w:webHidden/>
          </w:rPr>
          <w:fldChar w:fldCharType="end"/>
        </w:r>
      </w:hyperlink>
    </w:p>
    <w:p w14:paraId="3BA1CA27" w14:textId="56234059" w:rsidR="006940C4" w:rsidRDefault="006940C4">
      <w:pPr>
        <w:pStyle w:val="Verzeichnis1"/>
        <w:rPr>
          <w:rFonts w:asciiTheme="minorHAnsi" w:eastAsiaTheme="minorEastAsia" w:hAnsiTheme="minorHAnsi" w:cstheme="minorBidi"/>
          <w:sz w:val="22"/>
          <w:szCs w:val="22"/>
          <w:lang w:val="fr-FR" w:eastAsia="ja-JP"/>
        </w:rPr>
      </w:pPr>
      <w:hyperlink w:anchor="_Toc79512952" w:history="1">
        <w:r w:rsidRPr="00CB4B96">
          <w:rPr>
            <w:rStyle w:val="Hyperlink"/>
          </w:rPr>
          <w:t>Table 3.</w:t>
        </w:r>
        <w:r>
          <w:rPr>
            <w:rFonts w:asciiTheme="minorHAnsi" w:eastAsiaTheme="minorEastAsia" w:hAnsiTheme="minorHAnsi" w:cstheme="minorBidi"/>
            <w:sz w:val="22"/>
            <w:szCs w:val="22"/>
            <w:lang w:val="fr-FR" w:eastAsia="ja-JP"/>
          </w:rPr>
          <w:tab/>
        </w:r>
        <w:r w:rsidRPr="00CB4B96">
          <w:rPr>
            <w:rStyle w:val="Hyperlink"/>
          </w:rPr>
          <w:t>Classification Values</w:t>
        </w:r>
        <w:r>
          <w:rPr>
            <w:webHidden/>
          </w:rPr>
          <w:tab/>
        </w:r>
        <w:r>
          <w:rPr>
            <w:webHidden/>
          </w:rPr>
          <w:fldChar w:fldCharType="begin"/>
        </w:r>
        <w:r>
          <w:rPr>
            <w:webHidden/>
          </w:rPr>
          <w:instrText xml:space="preserve"> PAGEREF _Toc79512952 \h </w:instrText>
        </w:r>
        <w:r>
          <w:rPr>
            <w:webHidden/>
          </w:rPr>
        </w:r>
        <w:r>
          <w:rPr>
            <w:webHidden/>
          </w:rPr>
          <w:fldChar w:fldCharType="separate"/>
        </w:r>
        <w:r>
          <w:rPr>
            <w:webHidden/>
          </w:rPr>
          <w:t>27</w:t>
        </w:r>
        <w:r>
          <w:rPr>
            <w:webHidden/>
          </w:rPr>
          <w:fldChar w:fldCharType="end"/>
        </w:r>
      </w:hyperlink>
    </w:p>
    <w:p w14:paraId="48D50B77" w14:textId="6294528F" w:rsidR="006940C4" w:rsidRDefault="006940C4">
      <w:pPr>
        <w:pStyle w:val="Verzeichnis1"/>
        <w:rPr>
          <w:rFonts w:asciiTheme="minorHAnsi" w:eastAsiaTheme="minorEastAsia" w:hAnsiTheme="minorHAnsi" w:cstheme="minorBidi"/>
          <w:sz w:val="22"/>
          <w:szCs w:val="22"/>
          <w:lang w:val="fr-FR" w:eastAsia="ja-JP"/>
        </w:rPr>
      </w:pPr>
      <w:hyperlink w:anchor="_Toc79512953" w:history="1">
        <w:r w:rsidRPr="00CB4B96">
          <w:rPr>
            <w:rStyle w:val="Hyperlink"/>
          </w:rPr>
          <w:t>Table 4.</w:t>
        </w:r>
        <w:r>
          <w:rPr>
            <w:rFonts w:asciiTheme="minorHAnsi" w:eastAsiaTheme="minorEastAsia" w:hAnsiTheme="minorHAnsi" w:cstheme="minorBidi"/>
            <w:sz w:val="22"/>
            <w:szCs w:val="22"/>
            <w:lang w:val="fr-FR" w:eastAsia="ja-JP"/>
          </w:rPr>
          <w:tab/>
        </w:r>
        <w:r w:rsidRPr="00CB4B96">
          <w:rPr>
            <w:rStyle w:val="Hyperlink"/>
          </w:rPr>
          <w:t>Classification Assignment</w:t>
        </w:r>
        <w:r>
          <w:rPr>
            <w:webHidden/>
          </w:rPr>
          <w:tab/>
        </w:r>
        <w:r>
          <w:rPr>
            <w:webHidden/>
          </w:rPr>
          <w:fldChar w:fldCharType="begin"/>
        </w:r>
        <w:r>
          <w:rPr>
            <w:webHidden/>
          </w:rPr>
          <w:instrText xml:space="preserve"> PAGEREF _Toc79512953 \h </w:instrText>
        </w:r>
        <w:r>
          <w:rPr>
            <w:webHidden/>
          </w:rPr>
        </w:r>
        <w:r>
          <w:rPr>
            <w:webHidden/>
          </w:rPr>
          <w:fldChar w:fldCharType="separate"/>
        </w:r>
        <w:r>
          <w:rPr>
            <w:webHidden/>
          </w:rPr>
          <w:t>27</w:t>
        </w:r>
        <w:r>
          <w:rPr>
            <w:webHidden/>
          </w:rPr>
          <w:fldChar w:fldCharType="end"/>
        </w:r>
      </w:hyperlink>
    </w:p>
    <w:p w14:paraId="3025B125" w14:textId="0E0490EC" w:rsidR="006940C4" w:rsidRDefault="006940C4">
      <w:pPr>
        <w:pStyle w:val="Verzeichnis1"/>
        <w:rPr>
          <w:rFonts w:asciiTheme="minorHAnsi" w:eastAsiaTheme="minorEastAsia" w:hAnsiTheme="minorHAnsi" w:cstheme="minorBidi"/>
          <w:sz w:val="22"/>
          <w:szCs w:val="22"/>
          <w:lang w:val="fr-FR" w:eastAsia="ja-JP"/>
        </w:rPr>
      </w:pPr>
      <w:hyperlink w:anchor="_Toc79512954" w:history="1">
        <w:r w:rsidRPr="00CB4B96">
          <w:rPr>
            <w:rStyle w:val="Hyperlink"/>
          </w:rPr>
          <w:t>Table 5.</w:t>
        </w:r>
        <w:r>
          <w:rPr>
            <w:rFonts w:asciiTheme="minorHAnsi" w:eastAsiaTheme="minorEastAsia" w:hAnsiTheme="minorHAnsi" w:cstheme="minorBidi"/>
            <w:sz w:val="22"/>
            <w:szCs w:val="22"/>
            <w:lang w:val="fr-FR" w:eastAsia="ja-JP"/>
          </w:rPr>
          <w:tab/>
        </w:r>
        <w:r w:rsidRPr="00CB4B96">
          <w:rPr>
            <w:rStyle w:val="Hyperlink"/>
          </w:rPr>
          <w:t>Training Classification Criteria for Literacy</w:t>
        </w:r>
        <w:r>
          <w:rPr>
            <w:webHidden/>
          </w:rPr>
          <w:tab/>
        </w:r>
        <w:r>
          <w:rPr>
            <w:webHidden/>
          </w:rPr>
          <w:fldChar w:fldCharType="begin"/>
        </w:r>
        <w:r>
          <w:rPr>
            <w:webHidden/>
          </w:rPr>
          <w:instrText xml:space="preserve"> PAGEREF _Toc79512954 \h </w:instrText>
        </w:r>
        <w:r>
          <w:rPr>
            <w:webHidden/>
          </w:rPr>
        </w:r>
        <w:r>
          <w:rPr>
            <w:webHidden/>
          </w:rPr>
          <w:fldChar w:fldCharType="separate"/>
        </w:r>
        <w:r>
          <w:rPr>
            <w:webHidden/>
          </w:rPr>
          <w:t>29</w:t>
        </w:r>
        <w:r>
          <w:rPr>
            <w:webHidden/>
          </w:rPr>
          <w:fldChar w:fldCharType="end"/>
        </w:r>
      </w:hyperlink>
    </w:p>
    <w:p w14:paraId="310994E9" w14:textId="1F0ADC12" w:rsidR="006940C4" w:rsidRDefault="006940C4">
      <w:pPr>
        <w:pStyle w:val="Verzeichnis1"/>
        <w:rPr>
          <w:rFonts w:asciiTheme="minorHAnsi" w:eastAsiaTheme="minorEastAsia" w:hAnsiTheme="minorHAnsi" w:cstheme="minorBidi"/>
          <w:sz w:val="22"/>
          <w:szCs w:val="22"/>
          <w:lang w:val="fr-FR" w:eastAsia="ja-JP"/>
        </w:rPr>
      </w:pPr>
      <w:hyperlink w:anchor="_Toc79512955" w:history="1">
        <w:r w:rsidRPr="00CB4B96">
          <w:rPr>
            <w:rStyle w:val="Hyperlink"/>
          </w:rPr>
          <w:t>Table 6.</w:t>
        </w:r>
        <w:r>
          <w:rPr>
            <w:rFonts w:asciiTheme="minorHAnsi" w:eastAsiaTheme="minorEastAsia" w:hAnsiTheme="minorHAnsi" w:cstheme="minorBidi"/>
            <w:sz w:val="22"/>
            <w:szCs w:val="22"/>
            <w:lang w:val="fr-FR" w:eastAsia="ja-JP"/>
          </w:rPr>
          <w:tab/>
        </w:r>
        <w:r w:rsidRPr="00CB4B96">
          <w:rPr>
            <w:rStyle w:val="Hyperlink"/>
          </w:rPr>
          <w:t>Evaluation of Training Classification Criteria for Literacy</w:t>
        </w:r>
        <w:r>
          <w:rPr>
            <w:webHidden/>
          </w:rPr>
          <w:tab/>
        </w:r>
        <w:r>
          <w:rPr>
            <w:webHidden/>
          </w:rPr>
          <w:fldChar w:fldCharType="begin"/>
        </w:r>
        <w:r>
          <w:rPr>
            <w:webHidden/>
          </w:rPr>
          <w:instrText xml:space="preserve"> PAGEREF _Toc79512955 \h </w:instrText>
        </w:r>
        <w:r>
          <w:rPr>
            <w:webHidden/>
          </w:rPr>
        </w:r>
        <w:r>
          <w:rPr>
            <w:webHidden/>
          </w:rPr>
          <w:fldChar w:fldCharType="separate"/>
        </w:r>
        <w:r>
          <w:rPr>
            <w:webHidden/>
          </w:rPr>
          <w:t>30</w:t>
        </w:r>
        <w:r>
          <w:rPr>
            <w:webHidden/>
          </w:rPr>
          <w:fldChar w:fldCharType="end"/>
        </w:r>
      </w:hyperlink>
    </w:p>
    <w:p w14:paraId="57A27886" w14:textId="0E05F616" w:rsidR="006940C4" w:rsidRDefault="006940C4">
      <w:pPr>
        <w:pStyle w:val="Verzeichnis1"/>
        <w:rPr>
          <w:rFonts w:asciiTheme="minorHAnsi" w:eastAsiaTheme="minorEastAsia" w:hAnsiTheme="minorHAnsi" w:cstheme="minorBidi"/>
          <w:sz w:val="22"/>
          <w:szCs w:val="22"/>
          <w:lang w:val="fr-FR" w:eastAsia="ja-JP"/>
        </w:rPr>
      </w:pPr>
      <w:hyperlink w:anchor="_Toc79512956" w:history="1">
        <w:r w:rsidRPr="00CB4B96">
          <w:rPr>
            <w:rStyle w:val="Hyperlink"/>
          </w:rPr>
          <w:t>Table 7.</w:t>
        </w:r>
        <w:r>
          <w:rPr>
            <w:rFonts w:asciiTheme="minorHAnsi" w:eastAsiaTheme="minorEastAsia" w:hAnsiTheme="minorHAnsi" w:cstheme="minorBidi"/>
            <w:sz w:val="22"/>
            <w:szCs w:val="22"/>
            <w:lang w:val="fr-FR" w:eastAsia="ja-JP"/>
          </w:rPr>
          <w:tab/>
        </w:r>
        <w:r w:rsidRPr="00CB4B96">
          <w:rPr>
            <w:rStyle w:val="Hyperlink"/>
          </w:rPr>
          <w:t>Classification for Orality</w:t>
        </w:r>
        <w:r>
          <w:rPr>
            <w:webHidden/>
          </w:rPr>
          <w:tab/>
        </w:r>
        <w:r>
          <w:rPr>
            <w:webHidden/>
          </w:rPr>
          <w:fldChar w:fldCharType="begin"/>
        </w:r>
        <w:r>
          <w:rPr>
            <w:webHidden/>
          </w:rPr>
          <w:instrText xml:space="preserve"> PAGEREF _Toc79512956 \h </w:instrText>
        </w:r>
        <w:r>
          <w:rPr>
            <w:webHidden/>
          </w:rPr>
        </w:r>
        <w:r>
          <w:rPr>
            <w:webHidden/>
          </w:rPr>
          <w:fldChar w:fldCharType="separate"/>
        </w:r>
        <w:r>
          <w:rPr>
            <w:webHidden/>
          </w:rPr>
          <w:t>30</w:t>
        </w:r>
        <w:r>
          <w:rPr>
            <w:webHidden/>
          </w:rPr>
          <w:fldChar w:fldCharType="end"/>
        </w:r>
      </w:hyperlink>
    </w:p>
    <w:p w14:paraId="0EF68A45" w14:textId="2B4D1F3E" w:rsidR="006940C4" w:rsidRDefault="006940C4">
      <w:pPr>
        <w:pStyle w:val="Verzeichnis1"/>
        <w:rPr>
          <w:rFonts w:asciiTheme="minorHAnsi" w:eastAsiaTheme="minorEastAsia" w:hAnsiTheme="minorHAnsi" w:cstheme="minorBidi"/>
          <w:sz w:val="22"/>
          <w:szCs w:val="22"/>
          <w:lang w:val="fr-FR" w:eastAsia="ja-JP"/>
        </w:rPr>
      </w:pPr>
      <w:hyperlink w:anchor="_Toc79512957" w:history="1">
        <w:r w:rsidRPr="00CB4B96">
          <w:rPr>
            <w:rStyle w:val="Hyperlink"/>
          </w:rPr>
          <w:t>Table 8.</w:t>
        </w:r>
        <w:r>
          <w:rPr>
            <w:rFonts w:asciiTheme="minorHAnsi" w:eastAsiaTheme="minorEastAsia" w:hAnsiTheme="minorHAnsi" w:cstheme="minorBidi"/>
            <w:sz w:val="22"/>
            <w:szCs w:val="22"/>
            <w:lang w:val="fr-FR" w:eastAsia="ja-JP"/>
          </w:rPr>
          <w:tab/>
        </w:r>
        <w:r w:rsidRPr="00CB4B96">
          <w:rPr>
            <w:rStyle w:val="Hyperlink"/>
          </w:rPr>
          <w:t>Evaluation of Classification of Orality</w:t>
        </w:r>
        <w:r>
          <w:rPr>
            <w:webHidden/>
          </w:rPr>
          <w:tab/>
        </w:r>
        <w:r>
          <w:rPr>
            <w:webHidden/>
          </w:rPr>
          <w:fldChar w:fldCharType="begin"/>
        </w:r>
        <w:r>
          <w:rPr>
            <w:webHidden/>
          </w:rPr>
          <w:instrText xml:space="preserve"> PAGEREF _Toc79512957 \h </w:instrText>
        </w:r>
        <w:r>
          <w:rPr>
            <w:webHidden/>
          </w:rPr>
        </w:r>
        <w:r>
          <w:rPr>
            <w:webHidden/>
          </w:rPr>
          <w:fldChar w:fldCharType="separate"/>
        </w:r>
        <w:r>
          <w:rPr>
            <w:webHidden/>
          </w:rPr>
          <w:t>31</w:t>
        </w:r>
        <w:r>
          <w:rPr>
            <w:webHidden/>
          </w:rPr>
          <w:fldChar w:fldCharType="end"/>
        </w:r>
      </w:hyperlink>
    </w:p>
    <w:p w14:paraId="23232786" w14:textId="2CF9FF78" w:rsidR="006940C4" w:rsidRDefault="006940C4">
      <w:pPr>
        <w:pStyle w:val="Verzeichnis1"/>
        <w:rPr>
          <w:rFonts w:asciiTheme="minorHAnsi" w:eastAsiaTheme="minorEastAsia" w:hAnsiTheme="minorHAnsi" w:cstheme="minorBidi"/>
          <w:sz w:val="22"/>
          <w:szCs w:val="22"/>
          <w:lang w:val="fr-FR" w:eastAsia="ja-JP"/>
        </w:rPr>
      </w:pPr>
      <w:hyperlink w:anchor="_Toc79512958" w:history="1">
        <w:r w:rsidRPr="00CB4B96">
          <w:rPr>
            <w:rStyle w:val="Hyperlink"/>
          </w:rPr>
          <w:t>Table 9.</w:t>
        </w:r>
        <w:r>
          <w:rPr>
            <w:rFonts w:asciiTheme="minorHAnsi" w:eastAsiaTheme="minorEastAsia" w:hAnsiTheme="minorHAnsi" w:cstheme="minorBidi"/>
            <w:sz w:val="22"/>
            <w:szCs w:val="22"/>
            <w:lang w:val="fr-FR" w:eastAsia="ja-JP"/>
          </w:rPr>
          <w:tab/>
        </w:r>
        <w:r w:rsidRPr="00CB4B96">
          <w:rPr>
            <w:rStyle w:val="Hyperlink"/>
          </w:rPr>
          <w:t>Naïve Bayes Evaluation</w:t>
        </w:r>
        <w:r>
          <w:rPr>
            <w:webHidden/>
          </w:rPr>
          <w:tab/>
        </w:r>
        <w:r>
          <w:rPr>
            <w:webHidden/>
          </w:rPr>
          <w:fldChar w:fldCharType="begin"/>
        </w:r>
        <w:r>
          <w:rPr>
            <w:webHidden/>
          </w:rPr>
          <w:instrText xml:space="preserve"> PAGEREF _Toc79512958 \h </w:instrText>
        </w:r>
        <w:r>
          <w:rPr>
            <w:webHidden/>
          </w:rPr>
        </w:r>
        <w:r>
          <w:rPr>
            <w:webHidden/>
          </w:rPr>
          <w:fldChar w:fldCharType="separate"/>
        </w:r>
        <w:r>
          <w:rPr>
            <w:webHidden/>
          </w:rPr>
          <w:t>31</w:t>
        </w:r>
        <w:r>
          <w:rPr>
            <w:webHidden/>
          </w:rPr>
          <w:fldChar w:fldCharType="end"/>
        </w:r>
      </w:hyperlink>
    </w:p>
    <w:p w14:paraId="16B00AD6" w14:textId="790FA68F" w:rsidR="006940C4" w:rsidRDefault="006940C4">
      <w:pPr>
        <w:pStyle w:val="Verzeichnis1"/>
        <w:rPr>
          <w:rFonts w:asciiTheme="minorHAnsi" w:eastAsiaTheme="minorEastAsia" w:hAnsiTheme="minorHAnsi" w:cstheme="minorBidi"/>
          <w:sz w:val="22"/>
          <w:szCs w:val="22"/>
          <w:lang w:val="fr-FR" w:eastAsia="ja-JP"/>
        </w:rPr>
      </w:pPr>
      <w:hyperlink w:anchor="_Toc79512959" w:history="1">
        <w:r w:rsidRPr="00CB4B96">
          <w:rPr>
            <w:rStyle w:val="Hyperlink"/>
          </w:rPr>
          <w:t>Table 10.</w:t>
        </w:r>
        <w:r>
          <w:rPr>
            <w:rFonts w:asciiTheme="minorHAnsi" w:eastAsiaTheme="minorEastAsia" w:hAnsiTheme="minorHAnsi" w:cstheme="minorBidi"/>
            <w:sz w:val="22"/>
            <w:szCs w:val="22"/>
            <w:lang w:val="fr-FR" w:eastAsia="ja-JP"/>
          </w:rPr>
          <w:tab/>
        </w:r>
        <w:r w:rsidRPr="00CB4B96">
          <w:rPr>
            <w:rStyle w:val="Hyperlink"/>
          </w:rPr>
          <w:t>Development Results of the Classification Data</w:t>
        </w:r>
        <w:r>
          <w:rPr>
            <w:webHidden/>
          </w:rPr>
          <w:tab/>
        </w:r>
        <w:r>
          <w:rPr>
            <w:webHidden/>
          </w:rPr>
          <w:fldChar w:fldCharType="begin"/>
        </w:r>
        <w:r>
          <w:rPr>
            <w:webHidden/>
          </w:rPr>
          <w:instrText xml:space="preserve"> PAGEREF _Toc79512959 \h </w:instrText>
        </w:r>
        <w:r>
          <w:rPr>
            <w:webHidden/>
          </w:rPr>
        </w:r>
        <w:r>
          <w:rPr>
            <w:webHidden/>
          </w:rPr>
          <w:fldChar w:fldCharType="separate"/>
        </w:r>
        <w:r>
          <w:rPr>
            <w:webHidden/>
          </w:rPr>
          <w:t>34</w:t>
        </w:r>
        <w:r>
          <w:rPr>
            <w:webHidden/>
          </w:rPr>
          <w:fldChar w:fldCharType="end"/>
        </w:r>
      </w:hyperlink>
    </w:p>
    <w:p w14:paraId="7A9C6E55" w14:textId="4BC8F33A" w:rsidR="006940C4" w:rsidRDefault="006940C4">
      <w:pPr>
        <w:pStyle w:val="Verzeichnis1"/>
        <w:rPr>
          <w:rFonts w:asciiTheme="minorHAnsi" w:eastAsiaTheme="minorEastAsia" w:hAnsiTheme="minorHAnsi" w:cstheme="minorBidi"/>
          <w:sz w:val="22"/>
          <w:szCs w:val="22"/>
          <w:lang w:val="fr-FR" w:eastAsia="ja-JP"/>
        </w:rPr>
      </w:pPr>
      <w:hyperlink w:anchor="_Toc79512960" w:history="1">
        <w:r w:rsidRPr="00CB4B96">
          <w:rPr>
            <w:rStyle w:val="Hyperlink"/>
          </w:rPr>
          <w:t>Table 11.</w:t>
        </w:r>
        <w:r>
          <w:rPr>
            <w:rFonts w:asciiTheme="minorHAnsi" w:eastAsiaTheme="minorEastAsia" w:hAnsiTheme="minorHAnsi" w:cstheme="minorBidi"/>
            <w:sz w:val="22"/>
            <w:szCs w:val="22"/>
            <w:lang w:val="fr-FR" w:eastAsia="ja-JP"/>
          </w:rPr>
          <w:tab/>
        </w:r>
        <w:r w:rsidRPr="00CB4B96">
          <w:rPr>
            <w:rStyle w:val="Hyperlink"/>
          </w:rPr>
          <w:t>Top Development Classification Criteria for Wikiconflits</w:t>
        </w:r>
        <w:r>
          <w:rPr>
            <w:webHidden/>
          </w:rPr>
          <w:tab/>
        </w:r>
        <w:r>
          <w:rPr>
            <w:webHidden/>
          </w:rPr>
          <w:fldChar w:fldCharType="begin"/>
        </w:r>
        <w:r>
          <w:rPr>
            <w:webHidden/>
          </w:rPr>
          <w:instrText xml:space="preserve"> PAGEREF _Toc79512960 \h </w:instrText>
        </w:r>
        <w:r>
          <w:rPr>
            <w:webHidden/>
          </w:rPr>
        </w:r>
        <w:r>
          <w:rPr>
            <w:webHidden/>
          </w:rPr>
          <w:fldChar w:fldCharType="separate"/>
        </w:r>
        <w:r>
          <w:rPr>
            <w:webHidden/>
          </w:rPr>
          <w:t>34</w:t>
        </w:r>
        <w:r>
          <w:rPr>
            <w:webHidden/>
          </w:rPr>
          <w:fldChar w:fldCharType="end"/>
        </w:r>
      </w:hyperlink>
    </w:p>
    <w:p w14:paraId="5E41B4BA" w14:textId="755A177A" w:rsidR="006940C4" w:rsidRDefault="006940C4">
      <w:pPr>
        <w:pStyle w:val="Verzeichnis1"/>
        <w:rPr>
          <w:rFonts w:asciiTheme="minorHAnsi" w:eastAsiaTheme="minorEastAsia" w:hAnsiTheme="minorHAnsi" w:cstheme="minorBidi"/>
          <w:sz w:val="22"/>
          <w:szCs w:val="22"/>
          <w:lang w:val="fr-FR" w:eastAsia="ja-JP"/>
        </w:rPr>
      </w:pPr>
      <w:hyperlink w:anchor="_Toc79512961" w:history="1">
        <w:r w:rsidRPr="00CB4B96">
          <w:rPr>
            <w:rStyle w:val="Hyperlink"/>
          </w:rPr>
          <w:t>Table 12.</w:t>
        </w:r>
        <w:r>
          <w:rPr>
            <w:rFonts w:asciiTheme="minorHAnsi" w:eastAsiaTheme="minorEastAsia" w:hAnsiTheme="minorHAnsi" w:cstheme="minorBidi"/>
            <w:sz w:val="22"/>
            <w:szCs w:val="22"/>
            <w:lang w:val="fr-FR" w:eastAsia="ja-JP"/>
          </w:rPr>
          <w:tab/>
        </w:r>
        <w:r w:rsidRPr="00CB4B96">
          <w:rPr>
            <w:rStyle w:val="Hyperlink"/>
          </w:rPr>
          <w:t>Top Development Classification Criteria for SMS</w:t>
        </w:r>
        <w:r>
          <w:rPr>
            <w:webHidden/>
          </w:rPr>
          <w:tab/>
        </w:r>
        <w:r>
          <w:rPr>
            <w:webHidden/>
          </w:rPr>
          <w:fldChar w:fldCharType="begin"/>
        </w:r>
        <w:r>
          <w:rPr>
            <w:webHidden/>
          </w:rPr>
          <w:instrText xml:space="preserve"> PAGEREF _Toc79512961 \h </w:instrText>
        </w:r>
        <w:r>
          <w:rPr>
            <w:webHidden/>
          </w:rPr>
        </w:r>
        <w:r>
          <w:rPr>
            <w:webHidden/>
          </w:rPr>
          <w:fldChar w:fldCharType="separate"/>
        </w:r>
        <w:r>
          <w:rPr>
            <w:webHidden/>
          </w:rPr>
          <w:t>34</w:t>
        </w:r>
        <w:r>
          <w:rPr>
            <w:webHidden/>
          </w:rPr>
          <w:fldChar w:fldCharType="end"/>
        </w:r>
      </w:hyperlink>
    </w:p>
    <w:p w14:paraId="19BF3B88" w14:textId="2E0F8222" w:rsidR="006940C4" w:rsidRDefault="006940C4">
      <w:pPr>
        <w:pStyle w:val="Verzeichnis1"/>
        <w:rPr>
          <w:rFonts w:asciiTheme="minorHAnsi" w:eastAsiaTheme="minorEastAsia" w:hAnsiTheme="minorHAnsi" w:cstheme="minorBidi"/>
          <w:sz w:val="22"/>
          <w:szCs w:val="22"/>
          <w:lang w:val="fr-FR" w:eastAsia="ja-JP"/>
        </w:rPr>
      </w:pPr>
      <w:hyperlink w:anchor="_Toc79512962" w:history="1">
        <w:r w:rsidRPr="00CB4B96">
          <w:rPr>
            <w:rStyle w:val="Hyperlink"/>
          </w:rPr>
          <w:t>Table 13.</w:t>
        </w:r>
        <w:r>
          <w:rPr>
            <w:rFonts w:asciiTheme="minorHAnsi" w:eastAsiaTheme="minorEastAsia" w:hAnsiTheme="minorHAnsi" w:cstheme="minorBidi"/>
            <w:sz w:val="22"/>
            <w:szCs w:val="22"/>
            <w:lang w:val="fr-FR" w:eastAsia="ja-JP"/>
          </w:rPr>
          <w:tab/>
        </w:r>
        <w:r w:rsidRPr="00CB4B96">
          <w:rPr>
            <w:rStyle w:val="Hyperlink"/>
          </w:rPr>
          <w:t>Naïve Bayes Development Results</w:t>
        </w:r>
        <w:r>
          <w:rPr>
            <w:webHidden/>
          </w:rPr>
          <w:tab/>
        </w:r>
        <w:r>
          <w:rPr>
            <w:webHidden/>
          </w:rPr>
          <w:fldChar w:fldCharType="begin"/>
        </w:r>
        <w:r>
          <w:rPr>
            <w:webHidden/>
          </w:rPr>
          <w:instrText xml:space="preserve"> PAGEREF _Toc79512962 \h </w:instrText>
        </w:r>
        <w:r>
          <w:rPr>
            <w:webHidden/>
          </w:rPr>
        </w:r>
        <w:r>
          <w:rPr>
            <w:webHidden/>
          </w:rPr>
          <w:fldChar w:fldCharType="separate"/>
        </w:r>
        <w:r>
          <w:rPr>
            <w:webHidden/>
          </w:rPr>
          <w:t>35</w:t>
        </w:r>
        <w:r>
          <w:rPr>
            <w:webHidden/>
          </w:rPr>
          <w:fldChar w:fldCharType="end"/>
        </w:r>
      </w:hyperlink>
    </w:p>
    <w:p w14:paraId="585BA2D4" w14:textId="325CBC3A" w:rsidR="006940C4" w:rsidRDefault="006940C4">
      <w:pPr>
        <w:pStyle w:val="Verzeichnis1"/>
        <w:rPr>
          <w:rFonts w:asciiTheme="minorHAnsi" w:eastAsiaTheme="minorEastAsia" w:hAnsiTheme="minorHAnsi" w:cstheme="minorBidi"/>
          <w:sz w:val="22"/>
          <w:szCs w:val="22"/>
          <w:lang w:val="fr-FR" w:eastAsia="ja-JP"/>
        </w:rPr>
      </w:pPr>
      <w:hyperlink w:anchor="_Toc79512963" w:history="1">
        <w:r w:rsidRPr="00CB4B96">
          <w:rPr>
            <w:rStyle w:val="Hyperlink"/>
          </w:rPr>
          <w:t>Table 14.</w:t>
        </w:r>
        <w:r>
          <w:rPr>
            <w:rFonts w:asciiTheme="minorHAnsi" w:eastAsiaTheme="minorEastAsia" w:hAnsiTheme="minorHAnsi" w:cstheme="minorBidi"/>
            <w:sz w:val="22"/>
            <w:szCs w:val="22"/>
            <w:lang w:val="fr-FR" w:eastAsia="ja-JP"/>
          </w:rPr>
          <w:tab/>
        </w:r>
        <w:r w:rsidRPr="00CB4B96">
          <w:rPr>
            <w:rStyle w:val="Hyperlink"/>
          </w:rPr>
          <w:t>Training Results of the Classification Data</w:t>
        </w:r>
        <w:r>
          <w:rPr>
            <w:webHidden/>
          </w:rPr>
          <w:tab/>
        </w:r>
        <w:r>
          <w:rPr>
            <w:webHidden/>
          </w:rPr>
          <w:fldChar w:fldCharType="begin"/>
        </w:r>
        <w:r>
          <w:rPr>
            <w:webHidden/>
          </w:rPr>
          <w:instrText xml:space="preserve"> PAGEREF _Toc79512963 \h </w:instrText>
        </w:r>
        <w:r>
          <w:rPr>
            <w:webHidden/>
          </w:rPr>
        </w:r>
        <w:r>
          <w:rPr>
            <w:webHidden/>
          </w:rPr>
          <w:fldChar w:fldCharType="separate"/>
        </w:r>
        <w:r>
          <w:rPr>
            <w:webHidden/>
          </w:rPr>
          <w:t>35</w:t>
        </w:r>
        <w:r>
          <w:rPr>
            <w:webHidden/>
          </w:rPr>
          <w:fldChar w:fldCharType="end"/>
        </w:r>
      </w:hyperlink>
    </w:p>
    <w:p w14:paraId="4E82715C" w14:textId="40DCCEB3" w:rsidR="006940C4" w:rsidRDefault="006940C4">
      <w:pPr>
        <w:pStyle w:val="Verzeichnis1"/>
        <w:rPr>
          <w:rFonts w:asciiTheme="minorHAnsi" w:eastAsiaTheme="minorEastAsia" w:hAnsiTheme="minorHAnsi" w:cstheme="minorBidi"/>
          <w:sz w:val="22"/>
          <w:szCs w:val="22"/>
          <w:lang w:val="fr-FR" w:eastAsia="ja-JP"/>
        </w:rPr>
      </w:pPr>
      <w:hyperlink w:anchor="_Toc79512964" w:history="1">
        <w:r w:rsidRPr="00CB4B96">
          <w:rPr>
            <w:rStyle w:val="Hyperlink"/>
          </w:rPr>
          <w:t>Table 15.</w:t>
        </w:r>
        <w:r>
          <w:rPr>
            <w:rFonts w:asciiTheme="minorHAnsi" w:eastAsiaTheme="minorEastAsia" w:hAnsiTheme="minorHAnsi" w:cstheme="minorBidi"/>
            <w:sz w:val="22"/>
            <w:szCs w:val="22"/>
            <w:lang w:val="fr-FR" w:eastAsia="ja-JP"/>
          </w:rPr>
          <w:tab/>
        </w:r>
        <w:r w:rsidRPr="00CB4B96">
          <w:rPr>
            <w:rStyle w:val="Hyperlink"/>
          </w:rPr>
          <w:t>Top Classification Training  Criteria for Wikiconflits</w:t>
        </w:r>
        <w:r>
          <w:rPr>
            <w:webHidden/>
          </w:rPr>
          <w:tab/>
        </w:r>
        <w:r>
          <w:rPr>
            <w:webHidden/>
          </w:rPr>
          <w:fldChar w:fldCharType="begin"/>
        </w:r>
        <w:r>
          <w:rPr>
            <w:webHidden/>
          </w:rPr>
          <w:instrText xml:space="preserve"> PAGEREF _Toc79512964 \h </w:instrText>
        </w:r>
        <w:r>
          <w:rPr>
            <w:webHidden/>
          </w:rPr>
        </w:r>
        <w:r>
          <w:rPr>
            <w:webHidden/>
          </w:rPr>
          <w:fldChar w:fldCharType="separate"/>
        </w:r>
        <w:r>
          <w:rPr>
            <w:webHidden/>
          </w:rPr>
          <w:t>35</w:t>
        </w:r>
        <w:r>
          <w:rPr>
            <w:webHidden/>
          </w:rPr>
          <w:fldChar w:fldCharType="end"/>
        </w:r>
      </w:hyperlink>
    </w:p>
    <w:p w14:paraId="7D43C829" w14:textId="43C79817" w:rsidR="006940C4" w:rsidRDefault="006940C4">
      <w:pPr>
        <w:pStyle w:val="Verzeichnis1"/>
        <w:rPr>
          <w:rFonts w:asciiTheme="minorHAnsi" w:eastAsiaTheme="minorEastAsia" w:hAnsiTheme="minorHAnsi" w:cstheme="minorBidi"/>
          <w:sz w:val="22"/>
          <w:szCs w:val="22"/>
          <w:lang w:val="fr-FR" w:eastAsia="ja-JP"/>
        </w:rPr>
      </w:pPr>
      <w:hyperlink w:anchor="_Toc79512965" w:history="1">
        <w:r w:rsidRPr="00CB4B96">
          <w:rPr>
            <w:rStyle w:val="Hyperlink"/>
          </w:rPr>
          <w:t>Table 16.</w:t>
        </w:r>
        <w:r>
          <w:rPr>
            <w:rFonts w:asciiTheme="minorHAnsi" w:eastAsiaTheme="minorEastAsia" w:hAnsiTheme="minorHAnsi" w:cstheme="minorBidi"/>
            <w:sz w:val="22"/>
            <w:szCs w:val="22"/>
            <w:lang w:val="fr-FR" w:eastAsia="ja-JP"/>
          </w:rPr>
          <w:tab/>
        </w:r>
        <w:r w:rsidRPr="00CB4B96">
          <w:rPr>
            <w:rStyle w:val="Hyperlink"/>
          </w:rPr>
          <w:t>Top Training Classification Criteria for SMS</w:t>
        </w:r>
        <w:r>
          <w:rPr>
            <w:webHidden/>
          </w:rPr>
          <w:tab/>
        </w:r>
        <w:r>
          <w:rPr>
            <w:webHidden/>
          </w:rPr>
          <w:fldChar w:fldCharType="begin"/>
        </w:r>
        <w:r>
          <w:rPr>
            <w:webHidden/>
          </w:rPr>
          <w:instrText xml:space="preserve"> PAGEREF _Toc79512965 \h </w:instrText>
        </w:r>
        <w:r>
          <w:rPr>
            <w:webHidden/>
          </w:rPr>
        </w:r>
        <w:r>
          <w:rPr>
            <w:webHidden/>
          </w:rPr>
          <w:fldChar w:fldCharType="separate"/>
        </w:r>
        <w:r>
          <w:rPr>
            <w:webHidden/>
          </w:rPr>
          <w:t>36</w:t>
        </w:r>
        <w:r>
          <w:rPr>
            <w:webHidden/>
          </w:rPr>
          <w:fldChar w:fldCharType="end"/>
        </w:r>
      </w:hyperlink>
    </w:p>
    <w:p w14:paraId="2C62C2C2" w14:textId="6BB50B78" w:rsidR="006940C4" w:rsidRDefault="006940C4">
      <w:pPr>
        <w:pStyle w:val="Verzeichnis1"/>
        <w:rPr>
          <w:rFonts w:asciiTheme="minorHAnsi" w:eastAsiaTheme="minorEastAsia" w:hAnsiTheme="minorHAnsi" w:cstheme="minorBidi"/>
          <w:sz w:val="22"/>
          <w:szCs w:val="22"/>
          <w:lang w:val="fr-FR" w:eastAsia="ja-JP"/>
        </w:rPr>
      </w:pPr>
      <w:hyperlink w:anchor="_Toc79512966" w:history="1">
        <w:r w:rsidRPr="00CB4B96">
          <w:rPr>
            <w:rStyle w:val="Hyperlink"/>
          </w:rPr>
          <w:t>Table 17.</w:t>
        </w:r>
        <w:r>
          <w:rPr>
            <w:rFonts w:asciiTheme="minorHAnsi" w:eastAsiaTheme="minorEastAsia" w:hAnsiTheme="minorHAnsi" w:cstheme="minorBidi"/>
            <w:sz w:val="22"/>
            <w:szCs w:val="22"/>
            <w:lang w:val="fr-FR" w:eastAsia="ja-JP"/>
          </w:rPr>
          <w:tab/>
        </w:r>
        <w:r w:rsidRPr="00CB4B96">
          <w:rPr>
            <w:rStyle w:val="Hyperlink"/>
          </w:rPr>
          <w:t>Naïve Bayes Training Results</w:t>
        </w:r>
        <w:r>
          <w:rPr>
            <w:webHidden/>
          </w:rPr>
          <w:tab/>
        </w:r>
        <w:r>
          <w:rPr>
            <w:webHidden/>
          </w:rPr>
          <w:fldChar w:fldCharType="begin"/>
        </w:r>
        <w:r>
          <w:rPr>
            <w:webHidden/>
          </w:rPr>
          <w:instrText xml:space="preserve"> PAGEREF _Toc79512966 \h </w:instrText>
        </w:r>
        <w:r>
          <w:rPr>
            <w:webHidden/>
          </w:rPr>
        </w:r>
        <w:r>
          <w:rPr>
            <w:webHidden/>
          </w:rPr>
          <w:fldChar w:fldCharType="separate"/>
        </w:r>
        <w:r>
          <w:rPr>
            <w:webHidden/>
          </w:rPr>
          <w:t>36</w:t>
        </w:r>
        <w:r>
          <w:rPr>
            <w:webHidden/>
          </w:rPr>
          <w:fldChar w:fldCharType="end"/>
        </w:r>
      </w:hyperlink>
    </w:p>
    <w:p w14:paraId="63D65BAD" w14:textId="012C421A" w:rsidR="006940C4" w:rsidRDefault="006940C4">
      <w:pPr>
        <w:pStyle w:val="Verzeichnis1"/>
        <w:rPr>
          <w:rFonts w:asciiTheme="minorHAnsi" w:eastAsiaTheme="minorEastAsia" w:hAnsiTheme="minorHAnsi" w:cstheme="minorBidi"/>
          <w:sz w:val="22"/>
          <w:szCs w:val="22"/>
          <w:lang w:val="fr-FR" w:eastAsia="ja-JP"/>
        </w:rPr>
      </w:pPr>
      <w:hyperlink w:anchor="_Toc79512967" w:history="1">
        <w:r w:rsidRPr="00CB4B96">
          <w:rPr>
            <w:rStyle w:val="Hyperlink"/>
          </w:rPr>
          <w:t>Table 18.</w:t>
        </w:r>
        <w:r>
          <w:rPr>
            <w:rFonts w:asciiTheme="minorHAnsi" w:eastAsiaTheme="minorEastAsia" w:hAnsiTheme="minorHAnsi" w:cstheme="minorBidi"/>
            <w:sz w:val="22"/>
            <w:szCs w:val="22"/>
            <w:lang w:val="fr-FR" w:eastAsia="ja-JP"/>
          </w:rPr>
          <w:tab/>
        </w:r>
        <w:r w:rsidRPr="00CB4B96">
          <w:rPr>
            <w:rStyle w:val="Hyperlink"/>
          </w:rPr>
          <w:t>Naïve Bayes Testing Results</w:t>
        </w:r>
        <w:r>
          <w:rPr>
            <w:webHidden/>
          </w:rPr>
          <w:tab/>
        </w:r>
        <w:r>
          <w:rPr>
            <w:webHidden/>
          </w:rPr>
          <w:fldChar w:fldCharType="begin"/>
        </w:r>
        <w:r>
          <w:rPr>
            <w:webHidden/>
          </w:rPr>
          <w:instrText xml:space="preserve"> PAGEREF _Toc79512967 \h </w:instrText>
        </w:r>
        <w:r>
          <w:rPr>
            <w:webHidden/>
          </w:rPr>
        </w:r>
        <w:r>
          <w:rPr>
            <w:webHidden/>
          </w:rPr>
          <w:fldChar w:fldCharType="separate"/>
        </w:r>
        <w:r>
          <w:rPr>
            <w:webHidden/>
          </w:rPr>
          <w:t>36</w:t>
        </w:r>
        <w:r>
          <w:rPr>
            <w:webHidden/>
          </w:rPr>
          <w:fldChar w:fldCharType="end"/>
        </w:r>
      </w:hyperlink>
    </w:p>
    <w:p w14:paraId="3624AA9E" w14:textId="3187D577" w:rsidR="00B27451" w:rsidRDefault="00940473" w:rsidP="0014165A">
      <w:pPr>
        <w:pStyle w:val="Sub-chapters"/>
        <w:ind w:firstLine="0"/>
      </w:pPr>
      <w:r w:rsidRPr="00940473">
        <w:fldChar w:fldCharType="end"/>
      </w:r>
    </w:p>
    <w:p w14:paraId="00A92BB6" w14:textId="592664A2" w:rsidR="00062188" w:rsidRDefault="00B27451" w:rsidP="00B27451">
      <w:pPr>
        <w:pStyle w:val="Sub-chapters"/>
      </w:pPr>
      <w:r>
        <w:br w:type="page"/>
      </w:r>
    </w:p>
    <w:p w14:paraId="3EDDCCF9" w14:textId="57464419" w:rsidR="0046464C" w:rsidRPr="0014165A" w:rsidRDefault="00ED395A" w:rsidP="0014165A">
      <w:pPr>
        <w:pStyle w:val="Sub-chapters"/>
        <w:ind w:firstLine="0"/>
      </w:pPr>
      <w:bookmarkStart w:id="2" w:name="_Toc75691417"/>
      <w:bookmarkStart w:id="3" w:name="_Toc75691563"/>
      <w:bookmarkEnd w:id="0"/>
      <w:bookmarkEnd w:id="1"/>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703"/>
      </w:tblGrid>
      <w:tr w:rsidR="0046464C" w:rsidRPr="00940473" w14:paraId="2B603098" w14:textId="77777777" w:rsidTr="00B27451">
        <w:trPr>
          <w:trHeight w:val="56"/>
        </w:trPr>
        <w:tc>
          <w:tcPr>
            <w:tcW w:w="2235" w:type="dxa"/>
          </w:tcPr>
          <w:p w14:paraId="14428374" w14:textId="27B70B7A" w:rsidR="0046464C" w:rsidRPr="00940473" w:rsidRDefault="0046464C" w:rsidP="006173EC">
            <w:pPr>
              <w:spacing w:line="360" w:lineRule="auto"/>
            </w:pPr>
            <w:r w:rsidRPr="00940473">
              <w:t>CMRW</w:t>
            </w:r>
          </w:p>
        </w:tc>
        <w:tc>
          <w:tcPr>
            <w:tcW w:w="5703" w:type="dxa"/>
          </w:tcPr>
          <w:p w14:paraId="273AB8F1" w14:textId="361FAD73" w:rsidR="0046464C" w:rsidRPr="00940473" w:rsidRDefault="0046464C" w:rsidP="006173EC">
            <w:pPr>
              <w:spacing w:line="360" w:lineRule="auto"/>
            </w:pPr>
            <w:r w:rsidRPr="00940473">
              <w:t>CMR-wikiconflits</w:t>
            </w:r>
          </w:p>
        </w:tc>
      </w:tr>
      <w:tr w:rsidR="0046464C" w:rsidRPr="00940473" w14:paraId="2FF738A6" w14:textId="77777777" w:rsidTr="00B27451">
        <w:tc>
          <w:tcPr>
            <w:tcW w:w="2235" w:type="dxa"/>
          </w:tcPr>
          <w:p w14:paraId="31192979" w14:textId="5B2B0511" w:rsidR="0046464C" w:rsidRPr="00940473" w:rsidRDefault="0046464C" w:rsidP="006173EC">
            <w:pPr>
              <w:spacing w:line="360" w:lineRule="auto"/>
            </w:pPr>
            <w:r w:rsidRPr="00940473">
              <w:t>CoMeRe</w:t>
            </w:r>
          </w:p>
        </w:tc>
        <w:tc>
          <w:tcPr>
            <w:tcW w:w="5703" w:type="dxa"/>
          </w:tcPr>
          <w:p w14:paraId="1A9691A3" w14:textId="77777777" w:rsidR="00B27451" w:rsidRDefault="0046464C" w:rsidP="006173EC">
            <w:pPr>
              <w:spacing w:line="360" w:lineRule="auto"/>
            </w:pPr>
            <w:r w:rsidRPr="00940473">
              <w:t xml:space="preserve">Corpora of Computer-Mediated </w:t>
            </w:r>
          </w:p>
          <w:p w14:paraId="18923704" w14:textId="158E992A" w:rsidR="0046464C" w:rsidRPr="00940473" w:rsidRDefault="0046464C" w:rsidP="006173EC">
            <w:pPr>
              <w:spacing w:line="360" w:lineRule="auto"/>
            </w:pPr>
            <w:r w:rsidRPr="00940473">
              <w:t>Communication in French</w:t>
            </w:r>
          </w:p>
        </w:tc>
      </w:tr>
      <w:tr w:rsidR="0046464C" w:rsidRPr="00940473" w14:paraId="5D030354" w14:textId="77777777" w:rsidTr="00B27451">
        <w:tc>
          <w:tcPr>
            <w:tcW w:w="2235" w:type="dxa"/>
          </w:tcPr>
          <w:p w14:paraId="410339D7" w14:textId="5769CC02" w:rsidR="0046464C" w:rsidRPr="00940473" w:rsidRDefault="0046464C" w:rsidP="006173EC">
            <w:pPr>
              <w:spacing w:line="360" w:lineRule="auto"/>
            </w:pPr>
            <w:r w:rsidRPr="00940473">
              <w:t>EPA</w:t>
            </w:r>
          </w:p>
        </w:tc>
        <w:tc>
          <w:tcPr>
            <w:tcW w:w="5703" w:type="dxa"/>
          </w:tcPr>
          <w:p w14:paraId="3A45107F" w14:textId="1E5EDCCC" w:rsidR="0046464C" w:rsidRPr="00940473" w:rsidRDefault="0046464C" w:rsidP="006173EC">
            <w:pPr>
              <w:spacing w:line="360" w:lineRule="auto"/>
            </w:pPr>
            <w:r w:rsidRPr="00940473">
              <w:t xml:space="preserve">eBay petites annonces </w:t>
            </w:r>
          </w:p>
        </w:tc>
      </w:tr>
      <w:tr w:rsidR="0046464C" w:rsidRPr="00940473" w14:paraId="09FD2D52" w14:textId="77777777" w:rsidTr="00B27451">
        <w:tc>
          <w:tcPr>
            <w:tcW w:w="2235" w:type="dxa"/>
          </w:tcPr>
          <w:p w14:paraId="1E120AD5" w14:textId="10C44005" w:rsidR="0046464C" w:rsidRPr="00940473" w:rsidRDefault="0046464C" w:rsidP="006173EC">
            <w:pPr>
              <w:spacing w:line="360" w:lineRule="auto"/>
            </w:pPr>
            <w:r w:rsidRPr="00940473">
              <w:t>FA</w:t>
            </w:r>
          </w:p>
        </w:tc>
        <w:tc>
          <w:tcPr>
            <w:tcW w:w="5703" w:type="dxa"/>
          </w:tcPr>
          <w:p w14:paraId="57A399DC" w14:textId="6B28575A" w:rsidR="0046464C" w:rsidRPr="00940473" w:rsidRDefault="0046464C" w:rsidP="006173EC">
            <w:pPr>
              <w:spacing w:line="360" w:lineRule="auto"/>
            </w:pPr>
            <w:r w:rsidRPr="00940473">
              <w:t>français argotique</w:t>
            </w:r>
          </w:p>
        </w:tc>
      </w:tr>
      <w:tr w:rsidR="0046464C" w:rsidRPr="00940473" w14:paraId="0CABA625" w14:textId="77777777" w:rsidTr="00B27451">
        <w:tc>
          <w:tcPr>
            <w:tcW w:w="2235" w:type="dxa"/>
          </w:tcPr>
          <w:p w14:paraId="7D68A2F8" w14:textId="53D8CABE" w:rsidR="0046464C" w:rsidRPr="00940473" w:rsidRDefault="0046464C" w:rsidP="006173EC">
            <w:pPr>
              <w:spacing w:line="360" w:lineRule="auto"/>
            </w:pPr>
            <w:r w:rsidRPr="00940473">
              <w:t>FCO</w:t>
            </w:r>
          </w:p>
        </w:tc>
        <w:tc>
          <w:tcPr>
            <w:tcW w:w="5703" w:type="dxa"/>
          </w:tcPr>
          <w:p w14:paraId="50C05A76" w14:textId="3326C672" w:rsidR="0046464C" w:rsidRPr="00940473" w:rsidRDefault="0046464C" w:rsidP="006173EC">
            <w:pPr>
              <w:spacing w:line="360" w:lineRule="auto"/>
            </w:pPr>
            <w:r w:rsidRPr="00940473">
              <w:t xml:space="preserve">Français courant </w:t>
            </w:r>
          </w:p>
        </w:tc>
      </w:tr>
      <w:tr w:rsidR="0046464C" w:rsidRPr="00940473" w14:paraId="09A2CE9D" w14:textId="77777777" w:rsidTr="00B27451">
        <w:tc>
          <w:tcPr>
            <w:tcW w:w="2235" w:type="dxa"/>
          </w:tcPr>
          <w:p w14:paraId="0201385D" w14:textId="3EE6CD70" w:rsidR="0046464C" w:rsidRPr="00940473" w:rsidRDefault="0046464C" w:rsidP="006173EC">
            <w:pPr>
              <w:spacing w:line="360" w:lineRule="auto"/>
            </w:pPr>
            <w:r w:rsidRPr="00940473">
              <w:t>FCU</w:t>
            </w:r>
          </w:p>
        </w:tc>
        <w:tc>
          <w:tcPr>
            <w:tcW w:w="5703" w:type="dxa"/>
          </w:tcPr>
          <w:p w14:paraId="3011965C" w14:textId="675B1773" w:rsidR="0046464C" w:rsidRPr="00940473" w:rsidRDefault="0046464C" w:rsidP="006173EC">
            <w:pPr>
              <w:spacing w:line="360" w:lineRule="auto"/>
            </w:pPr>
            <w:r w:rsidRPr="00940473">
              <w:t xml:space="preserve">Français cultivé </w:t>
            </w:r>
          </w:p>
        </w:tc>
      </w:tr>
      <w:tr w:rsidR="0046464C" w:rsidRPr="00940473" w14:paraId="5626ECC6" w14:textId="77777777" w:rsidTr="00B27451">
        <w:tc>
          <w:tcPr>
            <w:tcW w:w="2235" w:type="dxa"/>
          </w:tcPr>
          <w:p w14:paraId="2723C375" w14:textId="3764298A" w:rsidR="0046464C" w:rsidRPr="00940473" w:rsidRDefault="0046464C" w:rsidP="006173EC">
            <w:pPr>
              <w:spacing w:line="360" w:lineRule="auto"/>
            </w:pPr>
            <w:r w:rsidRPr="00940473">
              <w:t>FRÉ</w:t>
            </w:r>
          </w:p>
        </w:tc>
        <w:tc>
          <w:tcPr>
            <w:tcW w:w="5703" w:type="dxa"/>
          </w:tcPr>
          <w:p w14:paraId="45DD0DBD" w14:textId="00BDB4E1" w:rsidR="0046464C" w:rsidRPr="00940473" w:rsidRDefault="0046464C" w:rsidP="006173EC">
            <w:pPr>
              <w:spacing w:line="360" w:lineRule="auto"/>
            </w:pPr>
            <w:r w:rsidRPr="00940473">
              <w:t>Français écrit</w:t>
            </w:r>
          </w:p>
        </w:tc>
      </w:tr>
      <w:tr w:rsidR="0046464C" w:rsidRPr="00940473" w14:paraId="6866C6BE" w14:textId="77777777" w:rsidTr="00B27451">
        <w:tc>
          <w:tcPr>
            <w:tcW w:w="2235" w:type="dxa"/>
          </w:tcPr>
          <w:p w14:paraId="161961E9" w14:textId="189A6389" w:rsidR="0046464C" w:rsidRPr="00940473" w:rsidRDefault="0046464C" w:rsidP="006173EC">
            <w:pPr>
              <w:spacing w:line="360" w:lineRule="auto"/>
            </w:pPr>
            <w:r w:rsidRPr="00940473">
              <w:t>FF</w:t>
            </w:r>
          </w:p>
        </w:tc>
        <w:tc>
          <w:tcPr>
            <w:tcW w:w="5703" w:type="dxa"/>
          </w:tcPr>
          <w:p w14:paraId="2E564EA8" w14:textId="4BA4D9EF" w:rsidR="0046464C" w:rsidRPr="00940473" w:rsidRDefault="0046464C" w:rsidP="006173EC">
            <w:pPr>
              <w:spacing w:line="360" w:lineRule="auto"/>
            </w:pPr>
            <w:r w:rsidRPr="00940473">
              <w:t>Français familier</w:t>
            </w:r>
          </w:p>
        </w:tc>
      </w:tr>
      <w:tr w:rsidR="0046464C" w:rsidRPr="00940473" w14:paraId="791E784A" w14:textId="77777777" w:rsidTr="00B27451">
        <w:tc>
          <w:tcPr>
            <w:tcW w:w="2235" w:type="dxa"/>
          </w:tcPr>
          <w:p w14:paraId="0576D22E" w14:textId="75E92E6C" w:rsidR="0046464C" w:rsidRPr="00940473" w:rsidRDefault="0046464C" w:rsidP="006173EC">
            <w:pPr>
              <w:spacing w:line="360" w:lineRule="auto"/>
            </w:pPr>
            <w:r w:rsidRPr="00940473">
              <w:t>FPA</w:t>
            </w:r>
          </w:p>
        </w:tc>
        <w:tc>
          <w:tcPr>
            <w:tcW w:w="5703" w:type="dxa"/>
          </w:tcPr>
          <w:p w14:paraId="49E34F53" w14:textId="0B46754C" w:rsidR="0046464C" w:rsidRPr="00940473" w:rsidRDefault="00356448" w:rsidP="006173EC">
            <w:pPr>
              <w:spacing w:line="360" w:lineRule="auto"/>
            </w:pPr>
            <w:r w:rsidRPr="00940473">
              <w:t>F</w:t>
            </w:r>
            <w:r w:rsidR="0046464C" w:rsidRPr="00940473">
              <w:t>rançais parlé</w:t>
            </w:r>
          </w:p>
        </w:tc>
      </w:tr>
      <w:tr w:rsidR="0046464C" w:rsidRPr="00940473" w14:paraId="70B29E6A" w14:textId="77777777" w:rsidTr="00B27451">
        <w:tc>
          <w:tcPr>
            <w:tcW w:w="2235" w:type="dxa"/>
          </w:tcPr>
          <w:p w14:paraId="09DDCB36" w14:textId="0DA6D328" w:rsidR="0046464C" w:rsidRPr="00940473" w:rsidRDefault="0046464C" w:rsidP="006173EC">
            <w:pPr>
              <w:spacing w:line="360" w:lineRule="auto"/>
            </w:pPr>
            <w:r w:rsidRPr="00940473">
              <w:t>FP</w:t>
            </w:r>
          </w:p>
        </w:tc>
        <w:tc>
          <w:tcPr>
            <w:tcW w:w="5703" w:type="dxa"/>
          </w:tcPr>
          <w:p w14:paraId="20F99F0D" w14:textId="36B86FD6" w:rsidR="0046464C" w:rsidRPr="00940473" w:rsidRDefault="0046464C" w:rsidP="006173EC">
            <w:pPr>
              <w:spacing w:line="360" w:lineRule="auto"/>
            </w:pPr>
            <w:r w:rsidRPr="00940473">
              <w:t>Français populaire</w:t>
            </w:r>
          </w:p>
        </w:tc>
      </w:tr>
      <w:tr w:rsidR="0046464C" w:rsidRPr="00940473" w14:paraId="5932FDA2" w14:textId="77777777" w:rsidTr="00B27451">
        <w:tc>
          <w:tcPr>
            <w:tcW w:w="2235" w:type="dxa"/>
          </w:tcPr>
          <w:p w14:paraId="7906006F" w14:textId="53FF6AFD" w:rsidR="0046464C" w:rsidRPr="00940473" w:rsidRDefault="0046464C" w:rsidP="006173EC">
            <w:pPr>
              <w:spacing w:line="360" w:lineRule="auto"/>
            </w:pPr>
            <w:r w:rsidRPr="00940473">
              <w:t>FV</w:t>
            </w:r>
          </w:p>
        </w:tc>
        <w:tc>
          <w:tcPr>
            <w:tcW w:w="5703" w:type="dxa"/>
          </w:tcPr>
          <w:p w14:paraId="0F743588" w14:textId="1324D954" w:rsidR="0046464C" w:rsidRPr="00940473" w:rsidRDefault="0046464C" w:rsidP="006173EC">
            <w:pPr>
              <w:spacing w:line="360" w:lineRule="auto"/>
            </w:pPr>
            <w:r w:rsidRPr="00940473">
              <w:t>Français vulgaire</w:t>
            </w:r>
          </w:p>
        </w:tc>
      </w:tr>
      <w:tr w:rsidR="0046464C" w:rsidRPr="00940473" w14:paraId="3007B09A" w14:textId="77777777" w:rsidTr="00B27451">
        <w:tc>
          <w:tcPr>
            <w:tcW w:w="2235" w:type="dxa"/>
          </w:tcPr>
          <w:p w14:paraId="4C931ECA" w14:textId="08B8545D" w:rsidR="0046464C" w:rsidRPr="00940473" w:rsidRDefault="0046464C" w:rsidP="006173EC">
            <w:pPr>
              <w:spacing w:line="360" w:lineRule="auto"/>
            </w:pPr>
            <w:r w:rsidRPr="00940473">
              <w:t>LP</w:t>
            </w:r>
          </w:p>
        </w:tc>
        <w:tc>
          <w:tcPr>
            <w:tcW w:w="5703" w:type="dxa"/>
          </w:tcPr>
          <w:p w14:paraId="14390D4A" w14:textId="56369523" w:rsidR="0046464C" w:rsidRPr="00940473" w:rsidRDefault="0046464C" w:rsidP="006173EC">
            <w:pPr>
              <w:spacing w:line="360" w:lineRule="auto"/>
            </w:pPr>
            <w:r w:rsidRPr="00940473">
              <w:t>Langue parlé</w:t>
            </w:r>
          </w:p>
        </w:tc>
      </w:tr>
      <w:tr w:rsidR="0046464C" w:rsidRPr="00940473" w14:paraId="0208DF46" w14:textId="77777777" w:rsidTr="00B27451">
        <w:tc>
          <w:tcPr>
            <w:tcW w:w="2235" w:type="dxa"/>
          </w:tcPr>
          <w:p w14:paraId="004F9E62" w14:textId="22892F35" w:rsidR="0046464C" w:rsidRPr="00940473" w:rsidRDefault="0046464C" w:rsidP="006173EC">
            <w:pPr>
              <w:spacing w:line="360" w:lineRule="auto"/>
            </w:pPr>
            <w:r w:rsidRPr="00940473">
              <w:t>LT</w:t>
            </w:r>
          </w:p>
        </w:tc>
        <w:tc>
          <w:tcPr>
            <w:tcW w:w="5703" w:type="dxa"/>
          </w:tcPr>
          <w:p w14:paraId="320EBDDE" w14:textId="4B46C114" w:rsidR="0046464C" w:rsidRPr="00940473" w:rsidRDefault="0046464C" w:rsidP="006173EC">
            <w:pPr>
              <w:spacing w:line="360" w:lineRule="auto"/>
            </w:pPr>
            <w:r w:rsidRPr="00940473">
              <w:t>Langues techniques</w:t>
            </w:r>
          </w:p>
        </w:tc>
      </w:tr>
      <w:tr w:rsidR="007449E6" w:rsidRPr="00940473" w14:paraId="2EF33758" w14:textId="77777777" w:rsidTr="00B27451">
        <w:tc>
          <w:tcPr>
            <w:tcW w:w="2235" w:type="dxa"/>
          </w:tcPr>
          <w:p w14:paraId="53F0FA2C" w14:textId="2EA7B0DC" w:rsidR="007449E6" w:rsidRPr="00940473" w:rsidRDefault="007449E6" w:rsidP="006173EC">
            <w:pPr>
              <w:spacing w:line="360" w:lineRule="auto"/>
            </w:pPr>
            <w:r>
              <w:t>MLE</w:t>
            </w:r>
          </w:p>
        </w:tc>
        <w:tc>
          <w:tcPr>
            <w:tcW w:w="5703" w:type="dxa"/>
          </w:tcPr>
          <w:p w14:paraId="5EBA5F9F" w14:textId="37676DC6" w:rsidR="007449E6" w:rsidRPr="00940473" w:rsidRDefault="007449E6" w:rsidP="006173EC">
            <w:pPr>
              <w:spacing w:line="360" w:lineRule="auto"/>
            </w:pPr>
            <w:r>
              <w:t>Maximum Likelihood Expectation</w:t>
            </w:r>
          </w:p>
        </w:tc>
      </w:tr>
      <w:tr w:rsidR="0046464C" w:rsidRPr="00940473" w14:paraId="5BB80ED6" w14:textId="77777777" w:rsidTr="00B27451">
        <w:tc>
          <w:tcPr>
            <w:tcW w:w="2235" w:type="dxa"/>
          </w:tcPr>
          <w:p w14:paraId="6A26353C" w14:textId="03E4B94F" w:rsidR="0046464C" w:rsidRPr="00940473" w:rsidRDefault="0046464C" w:rsidP="006173EC">
            <w:pPr>
              <w:spacing w:line="360" w:lineRule="auto"/>
            </w:pPr>
            <w:r w:rsidRPr="00940473">
              <w:t>NZ</w:t>
            </w:r>
          </w:p>
        </w:tc>
        <w:tc>
          <w:tcPr>
            <w:tcW w:w="5703" w:type="dxa"/>
          </w:tcPr>
          <w:p w14:paraId="296A2239" w14:textId="01EA85B3" w:rsidR="0046464C" w:rsidRPr="00940473" w:rsidRDefault="0046464C" w:rsidP="006173EC">
            <w:pPr>
              <w:spacing w:line="360" w:lineRule="auto"/>
            </w:pPr>
            <w:r w:rsidRPr="00940473">
              <w:t>Niveau zéro</w:t>
            </w:r>
          </w:p>
        </w:tc>
      </w:tr>
      <w:tr w:rsidR="00245780" w:rsidRPr="00940473" w14:paraId="28AA1142" w14:textId="77777777" w:rsidTr="00B27451">
        <w:tc>
          <w:tcPr>
            <w:tcW w:w="2235" w:type="dxa"/>
          </w:tcPr>
          <w:p w14:paraId="47CD6340" w14:textId="6D0D0234" w:rsidR="00245780" w:rsidRPr="00940473" w:rsidRDefault="00245780" w:rsidP="006173EC">
            <w:pPr>
              <w:spacing w:line="360" w:lineRule="auto"/>
            </w:pPr>
            <w:r>
              <w:t>NLP</w:t>
            </w:r>
          </w:p>
        </w:tc>
        <w:tc>
          <w:tcPr>
            <w:tcW w:w="5703" w:type="dxa"/>
          </w:tcPr>
          <w:p w14:paraId="2D65779A" w14:textId="2081AE14" w:rsidR="00245780" w:rsidRPr="00940473" w:rsidRDefault="00245780" w:rsidP="006173EC">
            <w:pPr>
              <w:spacing w:line="360" w:lineRule="auto"/>
            </w:pPr>
            <w:r>
              <w:t>N</w:t>
            </w:r>
            <w:r w:rsidRPr="00940473">
              <w:t xml:space="preserve">atural </w:t>
            </w:r>
            <w:r>
              <w:t>L</w:t>
            </w:r>
            <w:r w:rsidRPr="00940473">
              <w:t xml:space="preserve">anguage </w:t>
            </w:r>
            <w:r>
              <w:t>P</w:t>
            </w:r>
            <w:r w:rsidRPr="00940473">
              <w:t>rocessing</w:t>
            </w:r>
          </w:p>
        </w:tc>
      </w:tr>
      <w:tr w:rsidR="0057007F" w:rsidRPr="00940473" w14:paraId="6AD997B5" w14:textId="77777777" w:rsidTr="00B27451">
        <w:tc>
          <w:tcPr>
            <w:tcW w:w="2235" w:type="dxa"/>
          </w:tcPr>
          <w:p w14:paraId="15627B3B" w14:textId="6A57C7DA" w:rsidR="0057007F" w:rsidRPr="00940473" w:rsidRDefault="0057007F" w:rsidP="006173EC">
            <w:pPr>
              <w:spacing w:line="360" w:lineRule="auto"/>
            </w:pPr>
            <w:r>
              <w:t>OOV</w:t>
            </w:r>
          </w:p>
        </w:tc>
        <w:tc>
          <w:tcPr>
            <w:tcW w:w="5703" w:type="dxa"/>
          </w:tcPr>
          <w:p w14:paraId="7E1E48BE" w14:textId="1B2251BB" w:rsidR="0057007F" w:rsidRPr="00940473" w:rsidRDefault="0057007F" w:rsidP="006173EC">
            <w:pPr>
              <w:spacing w:line="360" w:lineRule="auto"/>
            </w:pPr>
            <w:r>
              <w:t>Out-of-Vocabulary</w:t>
            </w:r>
          </w:p>
        </w:tc>
      </w:tr>
      <w:tr w:rsidR="0046464C" w:rsidRPr="00940473" w14:paraId="18BAE31E" w14:textId="77777777" w:rsidTr="00B27451">
        <w:trPr>
          <w:trHeight w:val="56"/>
        </w:trPr>
        <w:tc>
          <w:tcPr>
            <w:tcW w:w="2235" w:type="dxa"/>
          </w:tcPr>
          <w:p w14:paraId="4A2F8314" w14:textId="6A26E6B3" w:rsidR="0046464C" w:rsidRPr="00940473" w:rsidRDefault="0046464C" w:rsidP="006173EC">
            <w:pPr>
              <w:spacing w:line="360" w:lineRule="auto"/>
            </w:pPr>
            <w:r w:rsidRPr="00940473">
              <w:t xml:space="preserve">POS-Tagging </w:t>
            </w:r>
          </w:p>
        </w:tc>
        <w:tc>
          <w:tcPr>
            <w:tcW w:w="5703" w:type="dxa"/>
          </w:tcPr>
          <w:p w14:paraId="3F1E0793" w14:textId="37DE3417" w:rsidR="0046464C" w:rsidRPr="00940473" w:rsidRDefault="0046464C" w:rsidP="006173EC">
            <w:pPr>
              <w:spacing w:line="360" w:lineRule="auto"/>
            </w:pPr>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r>
        <w:br w:type="page"/>
      </w:r>
    </w:p>
    <w:p w14:paraId="0357FA1C" w14:textId="66852AE4" w:rsidR="00822131" w:rsidRPr="00940473" w:rsidRDefault="003D2C3B" w:rsidP="001D20AC">
      <w:pPr>
        <w:pStyle w:val="berschrift1"/>
      </w:pPr>
      <w:bookmarkStart w:id="5" w:name="_Toc79512030"/>
      <w:r w:rsidRPr="00940473">
        <w:lastRenderedPageBreak/>
        <w:t>Introduction</w:t>
      </w:r>
      <w:bookmarkEnd w:id="2"/>
      <w:bookmarkEnd w:id="3"/>
      <w:bookmarkEnd w:id="4"/>
      <w:bookmarkEnd w:id="5"/>
      <w:r w:rsidRPr="00940473">
        <w:t xml:space="preserve"> </w:t>
      </w:r>
    </w:p>
    <w:p w14:paraId="14A84AA7" w14:textId="1D430CA9"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uses</w:t>
      </w:r>
      <w:r w:rsidR="00C90F38">
        <w:t xml:space="preserve"> </w:t>
      </w:r>
      <w:r w:rsidR="00AC6B09" w:rsidRPr="00940473">
        <w:t xml:space="preserve">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585E86BE" w:rsidR="00EB4093" w:rsidRPr="00940473" w:rsidRDefault="00EB4093" w:rsidP="001D20AC">
      <w:r w:rsidRPr="00940473">
        <w:t>Determining the discourse will be done using a multinomial naïve</w:t>
      </w:r>
      <w:r w:rsidR="00C90F38">
        <w:t xml:space="preserve"> </w:t>
      </w:r>
      <w:r w:rsidR="00E756AC">
        <w:t>Bayes</w:t>
      </w:r>
      <w:r w:rsidRPr="00940473">
        <w:t xml:space="preserve">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w:t>
      </w:r>
      <w:r w:rsidR="00C90F38">
        <w:t xml:space="preserve"> </w:t>
      </w:r>
      <w:r w:rsidR="00E756AC">
        <w:t>Bayes</w:t>
      </w:r>
      <w:r w:rsidRPr="00940473">
        <w:t>, which will be referred to from here on out simply as naïve</w:t>
      </w:r>
      <w:r w:rsidR="00C90F38">
        <w:t xml:space="preserve"> </w:t>
      </w:r>
      <w:r w:rsidR="00E756AC">
        <w:t>Bayes</w:t>
      </w:r>
      <w:r w:rsidRPr="00940473">
        <w:t>,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512031"/>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512032"/>
      <w:r w:rsidRPr="00940473">
        <w:t xml:space="preserve">Theoretical </w:t>
      </w:r>
      <w:r w:rsidR="00A252F1" w:rsidRPr="00940473">
        <w:t>L</w:t>
      </w:r>
      <w:r w:rsidRPr="00940473">
        <w:t>inguistics</w:t>
      </w:r>
      <w:bookmarkEnd w:id="11"/>
      <w:bookmarkEnd w:id="12"/>
      <w:r w:rsidRPr="00940473">
        <w:t xml:space="preserve"> </w:t>
      </w:r>
    </w:p>
    <w:p w14:paraId="524BC84F" w14:textId="403CF310"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which</w:t>
      </w:r>
      <w:r w:rsidR="00C90F38">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512033"/>
      <w:r w:rsidRPr="00940473">
        <w:t xml:space="preserve">Computational </w:t>
      </w:r>
      <w:r w:rsidR="00A252F1" w:rsidRPr="00940473">
        <w:t>L</w:t>
      </w:r>
      <w:r w:rsidRPr="00940473">
        <w:t>inguistics</w:t>
      </w:r>
      <w:bookmarkEnd w:id="13"/>
      <w:bookmarkEnd w:id="14"/>
      <w:r w:rsidRPr="00940473">
        <w:t xml:space="preserve"> </w:t>
      </w:r>
    </w:p>
    <w:p w14:paraId="2C1A8961" w14:textId="0D32C7ED" w:rsidR="00CD4453" w:rsidRPr="00940473" w:rsidRDefault="00697649" w:rsidP="001D20AC">
      <w:r w:rsidRPr="00940473">
        <w:t>Using a naïve</w:t>
      </w:r>
      <w:r w:rsidR="00C90F38">
        <w:t xml:space="preserve"> </w:t>
      </w:r>
      <w:r w:rsidR="00E756AC">
        <w:t>Bayes</w:t>
      </w:r>
      <w:r w:rsidRPr="00940473">
        <w:t xml:space="preserve">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w:t>
      </w:r>
      <w:r w:rsidR="00C90F38">
        <w:t xml:space="preserve"> </w:t>
      </w:r>
    </w:p>
    <w:p w14:paraId="0FC72588" w14:textId="16BD847E"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w:t>
      </w:r>
      <w:r w:rsidR="00C90F38">
        <w:t xml:space="preserve"> </w:t>
      </w:r>
      <w:r w:rsidR="00A752E1" w:rsidRPr="00940473">
        <w:t>(Bader 2002; Koch &amp; Oesterreicher 1985; Rehm 2002)</w:t>
      </w:r>
      <w:r w:rsidR="00C90F38">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512034"/>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512035"/>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tblGrid>
      <w:tr w:rsidR="00012D33" w:rsidRPr="00940473" w14:paraId="20D937E8" w14:textId="77777777" w:rsidTr="007F74C2">
        <w:trPr>
          <w:trHeight w:val="2686"/>
        </w:trPr>
        <w:tc>
          <w:tcPr>
            <w:tcW w:w="3652" w:type="dxa"/>
          </w:tcPr>
          <w:p w14:paraId="0AD17745" w14:textId="182B72A4" w:rsidR="005B4099" w:rsidRPr="00940473" w:rsidRDefault="00210CE3" w:rsidP="007F74C2">
            <w:pPr>
              <w:tabs>
                <w:tab w:val="center" w:pos="3704"/>
                <w:tab w:val="right" w:pos="7408"/>
              </w:tabs>
              <w:ind w:right="960" w:firstLine="0"/>
              <w:jc w:val="right"/>
            </w:pPr>
            <w:r w:rsidRPr="00940473">
              <w:rPr>
                <w:noProof/>
              </w:rPr>
              <w:drawing>
                <wp:inline distT="0" distB="0" distL="0" distR="0" wp14:anchorId="1FF05B99" wp14:editId="6151A8E1">
                  <wp:extent cx="2163433" cy="1652304"/>
                  <wp:effectExtent l="19050" t="19050" r="889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2237" cy="1712490"/>
                          </a:xfrm>
                          <a:prstGeom prst="rect">
                            <a:avLst/>
                          </a:prstGeom>
                          <a:ln w="12700">
                            <a:solidFill>
                              <a:schemeClr val="tx1"/>
                            </a:solidFill>
                          </a:ln>
                        </pic:spPr>
                      </pic:pic>
                    </a:graphicData>
                  </a:graphic>
                </wp:inline>
              </w:drawing>
            </w:r>
          </w:p>
        </w:tc>
      </w:tr>
      <w:tr w:rsidR="00012D33" w:rsidRPr="00940473" w14:paraId="3C697DE9" w14:textId="77777777" w:rsidTr="007F74C2">
        <w:trPr>
          <w:trHeight w:val="543"/>
        </w:trPr>
        <w:tc>
          <w:tcPr>
            <w:tcW w:w="3652" w:type="dxa"/>
          </w:tcPr>
          <w:p w14:paraId="5945D7E4" w14:textId="44F94D8B" w:rsidR="005B4099" w:rsidRPr="00B8139D" w:rsidRDefault="005B4099" w:rsidP="007F74C2">
            <w:pPr>
              <w:pStyle w:val="berschrift5"/>
              <w:outlineLvl w:val="4"/>
            </w:pPr>
            <w:bookmarkStart w:id="19" w:name="_Toc79423936"/>
            <w:bookmarkStart w:id="20" w:name="_Toc79483203"/>
            <w:bookmarkStart w:id="21" w:name="_Toc79511889"/>
            <w:r w:rsidRPr="00B8139D">
              <w:t>Bühler Organ-Modell</w:t>
            </w:r>
            <w:bookmarkEnd w:id="19"/>
            <w:bookmarkEnd w:id="20"/>
            <w:bookmarkEnd w:id="21"/>
          </w:p>
          <w:p w14:paraId="48428EB4" w14:textId="51F61825" w:rsidR="005B4099" w:rsidRPr="00940473" w:rsidRDefault="005B4099" w:rsidP="007F74C2">
            <w:pPr>
              <w:jc w:val="center"/>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512036"/>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61F03300"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867237">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512037"/>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97A199F" w:rsidR="000524B7" w:rsidRPr="00A15598" w:rsidRDefault="000524B7" w:rsidP="007F74C2">
      <w:pPr>
        <w:pStyle w:val="berschrift5"/>
      </w:pPr>
      <w:bookmarkStart w:id="27" w:name="_Toc79423942"/>
      <w:r w:rsidRPr="00A15598">
        <w:t xml:space="preserve"> </w:t>
      </w:r>
      <w:bookmarkStart w:id="28" w:name="_Toc79511890"/>
      <w:r w:rsidRPr="00A15598">
        <w:t>Medium and Concept</w:t>
      </w:r>
      <w:bookmarkEnd w:id="27"/>
      <w:bookmarkEnd w:id="28"/>
      <w:r w:rsidR="009F0DD3" w:rsidRPr="00A15598">
        <w:t xml:space="preserve"> </w:t>
      </w:r>
    </w:p>
    <w:p w14:paraId="072CD0AF" w14:textId="743BFD13" w:rsidR="006116D3" w:rsidRPr="00940473" w:rsidRDefault="000524B7" w:rsidP="001D20AC">
      <w:r w:rsidRPr="00940473">
        <w:tab/>
      </w:r>
      <w:r w:rsidRPr="00940473">
        <w:tab/>
      </w:r>
      <w:r w:rsidRPr="00940473">
        <w:tab/>
      </w:r>
      <w:r w:rsidR="00C90F38">
        <w:t xml:space="preserve">    </w:t>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14:paraId="48A0E045" w14:textId="77777777" w:rsidTr="00AC3845">
        <w:tc>
          <w:tcPr>
            <w:tcW w:w="6807" w:type="dxa"/>
          </w:tcPr>
          <w:p w14:paraId="004DED9A" w14:textId="616C579A" w:rsidR="00764D30" w:rsidRDefault="00764D30" w:rsidP="00AC3845">
            <w:pPr>
              <w:pStyle w:val="Sub-chapters"/>
              <w:ind w:firstLine="0"/>
            </w:pPr>
            <w:r w:rsidRPr="00940473">
              <w:rPr>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14:paraId="51DBB846" w14:textId="77777777" w:rsidTr="00AC3845">
        <w:tc>
          <w:tcPr>
            <w:tcW w:w="6807" w:type="dxa"/>
          </w:tcPr>
          <w:p w14:paraId="1D405B4B" w14:textId="373640B2" w:rsidR="00764D30" w:rsidRPr="007F74C2" w:rsidRDefault="00764D30" w:rsidP="007F74C2">
            <w:pPr>
              <w:pStyle w:val="berschrift5"/>
              <w:outlineLvl w:val="4"/>
            </w:pPr>
            <w:bookmarkStart w:id="29" w:name="_Toc79423937"/>
            <w:bookmarkStart w:id="30" w:name="_Toc79483204"/>
            <w:r w:rsidRPr="007F74C2">
              <w:t xml:space="preserve"> </w:t>
            </w:r>
            <w:bookmarkStart w:id="31" w:name="_Toc79511891"/>
            <w:bookmarkEnd w:id="29"/>
            <w:bookmarkEnd w:id="30"/>
            <w:r w:rsidRPr="007F74C2">
              <w:t>Spoken and Written vs. Graphic and Phonic</w:t>
            </w:r>
            <w:bookmarkEnd w:id="31"/>
          </w:p>
          <w:p w14:paraId="5EC8A12A" w14:textId="0F2E903B" w:rsidR="00764D30" w:rsidRDefault="00764D30" w:rsidP="00AC3845">
            <w:pPr>
              <w:jc w:val="center"/>
            </w:pP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tc>
      </w:tr>
    </w:tbl>
    <w:p w14:paraId="03E18C9E" w14:textId="17CC1013" w:rsidR="005B4099" w:rsidRPr="00940473" w:rsidRDefault="0089322F" w:rsidP="00A967F7">
      <w:pPr>
        <w:ind w:firstLine="0"/>
      </w:pPr>
      <w:r>
        <w:t>I</w:t>
      </w:r>
      <w:r w:rsidR="005C4DE3" w:rsidRPr="00940473">
        <w:t xml:space="preserve">t would be false to assume that spoken </w:t>
      </w:r>
      <w:r w:rsidR="008642B9" w:rsidRPr="00940473">
        <w:t>language</w:t>
      </w:r>
      <w:r w:rsidR="005C4DE3" w:rsidRPr="00940473">
        <w:t xml:space="preserve"> can only represent spoke</w:t>
      </w:r>
      <w:r w:rsidR="003D4960" w:rsidRPr="00940473">
        <w:rPr>
          <w:noProof/>
        </w:rPr>
        <w:t>n</w:t>
      </w:r>
      <w:r w:rsidR="005C4DE3" w:rsidRPr="00940473">
        <w:t xml:space="preserve"> </w:t>
      </w:r>
      <w:r w:rsidR="008642B9" w:rsidRPr="00940473">
        <w:t>language</w:t>
      </w:r>
      <w:r w:rsidR="005C4DE3" w:rsidRPr="00940473">
        <w:t xml:space="preserve"> and written </w:t>
      </w:r>
      <w:r w:rsidR="008642B9" w:rsidRPr="00940473">
        <w:t>language</w:t>
      </w:r>
      <w:r w:rsidR="005C4DE3" w:rsidRPr="00940473">
        <w:t xml:space="preserve"> can only represent</w:t>
      </w:r>
      <w:r w:rsidR="008642B9" w:rsidRPr="00940473">
        <w:t xml:space="preserve"> written language</w:t>
      </w:r>
      <w:r w:rsidR="005C4DE3" w:rsidRPr="00940473">
        <w:t>.</w:t>
      </w:r>
      <w:r w:rsidR="003D4960" w:rsidRPr="00940473">
        <w:t xml:space="preserve"> </w:t>
      </w:r>
      <w:r w:rsidR="005C4DE3" w:rsidRPr="00940473">
        <w:t>Koch and Oesterreicher</w:t>
      </w:r>
      <w:r w:rsidR="00E40634">
        <w:t xml:space="preserve"> </w:t>
      </w:r>
      <w:r w:rsidR="005C4DE3" w:rsidRPr="00940473">
        <w:t xml:space="preserve">(1985) </w:t>
      </w:r>
      <w:r w:rsidR="003D4960" w:rsidRPr="00940473">
        <w:t xml:space="preserve">see spoken and written as being </w:t>
      </w:r>
      <w:r w:rsidR="00A559BA">
        <w:t>on a</w:t>
      </w:r>
      <w:r w:rsidR="00C90F38">
        <w:t xml:space="preserve"> </w:t>
      </w:r>
      <w:r w:rsidR="003D4960" w:rsidRPr="00940473">
        <w:t xml:space="preserve">continuum with conceptual possibilities that have different </w:t>
      </w:r>
      <w:r w:rsidR="00E20B13" w:rsidRPr="00940473">
        <w:t>levels</w:t>
      </w:r>
      <w:r w:rsidR="00764D30">
        <w:t xml:space="preserve">. </w:t>
      </w:r>
      <w:r w:rsidR="00E40634" w:rsidRPr="00940473">
        <w:t xml:space="preserve">On the phonic portion of figure 2, </w:t>
      </w:r>
      <w:r w:rsidR="00612932">
        <w:t>all</w:t>
      </w:r>
      <w:r w:rsidR="00C2793A">
        <w:t xml:space="preserve"> the texts are medially spoken, but</w:t>
      </w:r>
      <w:r w:rsidR="00786BF8">
        <w:t xml:space="preserve"> conceptually</w:t>
      </w:r>
      <w:r w:rsidR="00E40634" w:rsidRPr="00940473">
        <w:t xml:space="preserve"> t</w:t>
      </w:r>
      <w:r w:rsidR="00C2793A">
        <w:t>hey</w:t>
      </w:r>
      <w:r w:rsidR="00E40634" w:rsidRPr="00940473">
        <w:t xml:space="preserve"> </w:t>
      </w:r>
      <w:r w:rsidR="00C2793A" w:rsidRPr="00940473">
        <w:t>start</w:t>
      </w:r>
      <w:r w:rsidR="00E40634" w:rsidRPr="00940473">
        <w:t xml:space="preserve"> off being of informal and personal </w:t>
      </w:r>
      <w:r w:rsidR="00764D30">
        <w:t xml:space="preserve">in </w:t>
      </w:r>
      <w:r w:rsidR="00E40634" w:rsidRPr="00940473">
        <w:t xml:space="preserve">nature and gradually become less informal and personal. In doing so, the language becomes more in line with </w:t>
      </w:r>
      <w:r w:rsidR="00764D30">
        <w:t>the written medium</w:t>
      </w:r>
      <w:r w:rsidR="00E40634" w:rsidRPr="00940473">
        <w:t>. When observing the two poles, a and i, there is an obvious difference between an informal conversation and a presentation.</w:t>
      </w:r>
      <w:r w:rsidR="00612932">
        <w:t xml:space="preserve"> </w:t>
      </w:r>
      <w:r w:rsidR="00612932" w:rsidRPr="00940473">
        <w:t xml:space="preserve">The former represents spontaneous speech, while the latter is something that prefabricated and then </w:t>
      </w:r>
      <w:r w:rsidR="00612932" w:rsidRPr="00940473">
        <w:lastRenderedPageBreak/>
        <w:t>presented to an audience in an oral form. On the graphic portion of the diagram, all</w:t>
      </w:r>
      <w:r w:rsidR="001C2A94">
        <w:t xml:space="preserve"> documents</w:t>
      </w:r>
      <w:r w:rsidR="00612932" w:rsidRPr="00940473">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940473" w14:paraId="08191E5E" w14:textId="77777777" w:rsidTr="00CD0901">
        <w:tc>
          <w:tcPr>
            <w:tcW w:w="5353" w:type="dxa"/>
          </w:tcPr>
          <w:p w14:paraId="10076E24" w14:textId="77777777" w:rsidR="00421489" w:rsidRPr="00940473" w:rsidRDefault="00421489" w:rsidP="00CD0901">
            <w:pPr>
              <w:ind w:right="480" w:firstLine="0"/>
              <w:jc w:val="right"/>
            </w:pPr>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CD0901">
        <w:tc>
          <w:tcPr>
            <w:tcW w:w="5353" w:type="dxa"/>
          </w:tcPr>
          <w:p w14:paraId="46AEB3F8" w14:textId="5A09F97E" w:rsidR="00421489" w:rsidRPr="007F74C2" w:rsidRDefault="001C2A94" w:rsidP="007F74C2">
            <w:pPr>
              <w:pStyle w:val="berschrift5"/>
              <w:outlineLvl w:val="4"/>
            </w:pPr>
            <w:bookmarkStart w:id="32" w:name="_Toc79423938"/>
            <w:bookmarkStart w:id="33" w:name="_Toc79483205"/>
            <w:bookmarkStart w:id="34" w:name="_Toc79511892"/>
            <w:r w:rsidRPr="007F74C2">
              <w:t>Nähesprache and Distanzsprache</w:t>
            </w:r>
            <w:bookmarkEnd w:id="32"/>
            <w:bookmarkEnd w:id="33"/>
            <w:bookmarkEnd w:id="34"/>
          </w:p>
          <w:p w14:paraId="70F98F28" w14:textId="41BAC1A5" w:rsidR="00421489" w:rsidRPr="00940473" w:rsidRDefault="00421489" w:rsidP="00CD0901">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tc>
      </w:tr>
    </w:tbl>
    <w:p w14:paraId="3491774E" w14:textId="0829F07A" w:rsidR="004661A1" w:rsidRPr="00940473" w:rsidRDefault="003F7646" w:rsidP="00E40634">
      <w:pPr>
        <w:ind w:firstLine="0"/>
      </w:pPr>
      <w:r w:rsidRPr="00940473">
        <w:t>with a prepared interview being the most oral and</w:t>
      </w:r>
      <w:r w:rsidR="00B029FC" w:rsidRPr="00940473">
        <w:t xml:space="preserve"> </w:t>
      </w:r>
      <w:r w:rsidRPr="00940473">
        <w:t>an administrative regulation being the most written and least spoken</w:t>
      </w:r>
      <w:r w:rsidR="00B029FC" w:rsidRPr="00940473">
        <w:t xml:space="preserve"> </w:t>
      </w:r>
      <w:r w:rsidR="004661A1" w:rsidRPr="00940473">
        <w:t xml:space="preserve">realization. </w:t>
      </w:r>
    </w:p>
    <w:p w14:paraId="5EF4329E" w14:textId="5B8E0B68"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w:t>
      </w:r>
      <w:r w:rsidR="008E4150">
        <w:t xml:space="preserve">are </w:t>
      </w:r>
      <w:r w:rsidR="00D91475" w:rsidRPr="00940473">
        <w:t xml:space="preserve">physical and familiar in nature. This </w:t>
      </w:r>
      <w:r w:rsidR="008E4150">
        <w:t>i</w:t>
      </w:r>
      <w:r w:rsidR="00D91475" w:rsidRPr="00940473">
        <w:t xml:space="preserve">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517190A2" w:rsidR="005B4099" w:rsidRPr="00940473" w:rsidRDefault="00300F3D" w:rsidP="001D20AC">
      <w:r w:rsidRPr="00940473">
        <w:t xml:space="preserve">Using these parameters: </w:t>
      </w:r>
      <w:r w:rsidR="008E4150">
        <w:t>m</w:t>
      </w:r>
      <w:r w:rsidRPr="00940473">
        <w:t xml:space="preserve">edium, </w:t>
      </w:r>
      <w:r w:rsidR="008E4150">
        <w:t>concept</w:t>
      </w:r>
      <w:r w:rsidRPr="00940473">
        <w:t xml:space="preserve"> and </w:t>
      </w:r>
      <w:r w:rsidR="008E4150">
        <w:t>d</w:t>
      </w:r>
      <w:r w:rsidRPr="00940473">
        <w:t>istance-</w:t>
      </w:r>
      <w:r w:rsidR="008E4150">
        <w:t>p</w:t>
      </w:r>
      <w:r w:rsidRPr="00940473">
        <w:t>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940473" w:rsidRDefault="00421489" w:rsidP="001D20AC">
      <w:r w:rsidRPr="00940473">
        <w:t xml:space="preserve">The opposite can be said of administrative regulation texts. There is great distance between the speakers, both in terms of familiarity and proximity. It is also not a message that can be communicated </w:t>
      </w:r>
      <w:r w:rsidR="00EF768A">
        <w:t xml:space="preserve">conceptually </w:t>
      </w:r>
      <w:r w:rsidRPr="00940473">
        <w:t xml:space="preserve">orally due to the very nature of the text. </w:t>
      </w:r>
      <w:r w:rsidR="00EF768A">
        <w:t>I</w:t>
      </w:r>
      <w:r w:rsidRPr="00940473">
        <w:t xml:space="preserve">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512038"/>
      <w:r w:rsidRPr="00940473">
        <w:lastRenderedPageBreak/>
        <w:t>Diaphasic and Diastratic Registers</w:t>
      </w:r>
      <w:bookmarkEnd w:id="35"/>
      <w:bookmarkEnd w:id="36"/>
    </w:p>
    <w:p w14:paraId="6C36C9DC" w14:textId="0954BB97" w:rsidR="006D4B22" w:rsidRPr="00940473" w:rsidRDefault="008D4727" w:rsidP="00263D10">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xml:space="preserve">. </w:t>
      </w:r>
      <w:r w:rsidR="00263D10">
        <w:t>A</w:t>
      </w:r>
      <w:r w:rsidR="001C7DED" w:rsidRPr="00940473">
        <w:t xml:space="preserve">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C90F38">
        <w:t xml:space="preserve"> </w:t>
      </w:r>
      <w:r w:rsidR="00121F88" w:rsidRPr="00940473">
        <w:t>Registers are such linguistic phenomena that are</w:t>
      </w:r>
      <w:r w:rsidR="00B078A4" w:rsidRPr="00940473">
        <w:t xml:space="preserve"> general</w:t>
      </w:r>
      <w:r w:rsidR="00121F88" w:rsidRPr="00940473">
        <w:t xml:space="preserve"> points of interest for linguistics involved in sociolinguists</w:t>
      </w:r>
      <w:r w:rsidR="00263D10">
        <w:t xml:space="preserve"> </w:t>
      </w:r>
      <w:r w:rsidR="00121F88" w:rsidRPr="00940473">
        <w:fldChar w:fldCharType="begin"/>
      </w:r>
      <w:r w:rsidR="00121F88"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940473">
        <w:fldChar w:fldCharType="separate"/>
      </w:r>
      <w:r w:rsidR="00121F88" w:rsidRPr="00940473">
        <w:t>(Bieswanger &amp; Becker, 2008)</w:t>
      </w:r>
      <w:r w:rsidR="00121F88" w:rsidRPr="00940473">
        <w:fldChar w:fldCharType="end"/>
      </w:r>
      <w:r w:rsidR="00121F88" w:rsidRPr="00940473">
        <w:t>. Registers, or styles, can be loosely defined a</w:t>
      </w:r>
      <w:r w:rsidR="006D4B22" w:rsidRPr="00940473">
        <w:t>s:</w:t>
      </w:r>
    </w:p>
    <w:p w14:paraId="4B1C9250" w14:textId="43206E9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r w:rsidR="00263D10">
        <w:t>.</w:t>
      </w:r>
    </w:p>
    <w:p w14:paraId="0508BA24" w14:textId="60C2E61B" w:rsidR="006E3A9E" w:rsidRPr="00940473" w:rsidRDefault="006D7D18" w:rsidP="001D20AC">
      <w:r w:rsidRPr="00940473">
        <w:t xml:space="preserve">Alongside style and register exist a </w:t>
      </w:r>
      <w:r w:rsidR="00750C5F">
        <w:t xml:space="preserve">whole </w:t>
      </w:r>
      <w:r w:rsidRPr="00940473">
        <w:t>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3978D546" w:rsidR="00D04566" w:rsidRPr="00940473" w:rsidRDefault="00F147E5" w:rsidP="001D20AC">
      <w:r>
        <w:t>These ar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512039"/>
      <w:r w:rsidRPr="00940473">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940473" w14:paraId="6EFE924D" w14:textId="77777777" w:rsidTr="00194CE4">
        <w:trPr>
          <w:trHeight w:val="2090"/>
        </w:trPr>
        <w:tc>
          <w:tcPr>
            <w:tcW w:w="5833" w:type="dxa"/>
          </w:tcPr>
          <w:p w14:paraId="05A39101" w14:textId="39B9A6F6" w:rsidR="00F11CD9" w:rsidRPr="00940473" w:rsidRDefault="00F11CD9" w:rsidP="00194CE4">
            <w:pPr>
              <w:ind w:firstLine="0"/>
              <w:jc w:val="center"/>
            </w:pPr>
            <w:r w:rsidRPr="00940473">
              <w:rPr>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940473" w14:paraId="1AB77008" w14:textId="77777777" w:rsidTr="00194CE4">
        <w:trPr>
          <w:trHeight w:val="555"/>
        </w:trPr>
        <w:tc>
          <w:tcPr>
            <w:tcW w:w="5833" w:type="dxa"/>
          </w:tcPr>
          <w:p w14:paraId="2579DF36" w14:textId="4BB5321C" w:rsidR="00750C5F" w:rsidRPr="007F74C2" w:rsidRDefault="00F11CD9" w:rsidP="007F74C2">
            <w:pPr>
              <w:pStyle w:val="berschrift5"/>
              <w:outlineLvl w:val="4"/>
            </w:pPr>
            <w:bookmarkStart w:id="39" w:name="_Toc79423939"/>
            <w:bookmarkStart w:id="40" w:name="_Toc79483206"/>
            <w:bookmarkStart w:id="41" w:name="_Toc79511893"/>
            <w:r w:rsidRPr="007F74C2">
              <w:t>French Registers</w:t>
            </w:r>
            <w:bookmarkEnd w:id="41"/>
          </w:p>
          <w:p w14:paraId="373F83FE" w14:textId="16FB339A" w:rsidR="00F11CD9" w:rsidRPr="00940473" w:rsidRDefault="00F11CD9" w:rsidP="00194CE4">
            <w:pPr>
              <w:ind w:left="284" w:firstLine="0"/>
              <w:jc w:val="center"/>
            </w:pP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w:t>
            </w:r>
            <w:r w:rsidRPr="00194CE4">
              <w:t>Müller</w:t>
            </w:r>
            <w:r w:rsidRPr="00940473">
              <w:rPr>
                <w:szCs w:val="24"/>
              </w:rPr>
              <w:t>, 1975</w:t>
            </w:r>
            <w:r w:rsidRPr="00194CE4">
              <w:t>,</w:t>
            </w:r>
            <w:r w:rsidRPr="00940473">
              <w:rPr>
                <w:szCs w:val="24"/>
              </w:rPr>
              <w:t xml:space="preserve"> p. 184)</w:t>
            </w:r>
            <w:bookmarkEnd w:id="39"/>
            <w:bookmarkEnd w:id="40"/>
            <w:r w:rsidRPr="00940473">
              <w:fldChar w:fldCharType="end"/>
            </w:r>
          </w:p>
        </w:tc>
      </w:tr>
    </w:tbl>
    <w:p w14:paraId="64C1A311" w14:textId="1BFFC56D" w:rsidR="008B64C1" w:rsidRPr="00940473" w:rsidRDefault="008B64C1" w:rsidP="001D20AC">
      <w:r w:rsidRPr="00940473">
        <w:t xml:space="preserve">French was </w:t>
      </w:r>
      <w:r w:rsidR="00750C5F">
        <w:t>h</w:t>
      </w:r>
      <w:r w:rsidR="00750C5F" w:rsidRPr="00940473">
        <w:t>istorically</w:t>
      </w:r>
      <w:r w:rsidR="00C90F38">
        <w:t xml:space="preserve"> </w:t>
      </w:r>
      <w:r w:rsidR="00E4116C" w:rsidRPr="00940473">
        <w:t xml:space="preserve">seen </w:t>
      </w:r>
      <w:r w:rsidRPr="00940473">
        <w:t xml:space="preserve">as having a single register. This is not in the sense that it there was no variation, but rather, that there was one and only one correct way of </w:t>
      </w:r>
      <w:r w:rsidRPr="00940473">
        <w:lastRenderedPageBreak/>
        <w:t xml:space="preserve">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3E6AC38"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w:t>
      </w:r>
      <w:r w:rsidRPr="00940473">
        <w:rPr>
          <w:rFonts w:ascii="Cambria" w:hAnsi="Cambria"/>
        </w:rPr>
        <w:t>set</w:t>
      </w:r>
      <w:r w:rsidR="00F147E5">
        <w:rPr>
          <w:rFonts w:ascii="Cambria" w:hAnsi="Cambria"/>
        </w:rPr>
        <w:t>s</w:t>
      </w:r>
      <w:r w:rsidRPr="00940473">
        <w:rPr>
          <w:rFonts w:ascii="Cambria" w:hAnsi="Cambria"/>
        </w:rPr>
        <w:t xml:space="preserve">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w:t>
      </w:r>
      <w:r w:rsidR="00D75EBD">
        <w:t xml:space="preserve">is that </w:t>
      </w:r>
      <w:r w:rsidRPr="00940473">
        <w:t xml:space="preserve">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2E0A65DD" w:rsidR="008B64C1" w:rsidRPr="00940473" w:rsidRDefault="008B64C1" w:rsidP="001D20AC">
      <w:r w:rsidRPr="00940473">
        <w:t>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w:t>
      </w:r>
    </w:p>
    <w:p w14:paraId="13A8D416" w14:textId="2E4A3976" w:rsidR="001B132F" w:rsidRPr="00940473" w:rsidRDefault="001B132F" w:rsidP="001D20AC">
      <w:pPr>
        <w:pStyle w:val="berschrift2"/>
      </w:pPr>
      <w:bookmarkStart w:id="42" w:name="_Toc79483013"/>
      <w:bookmarkStart w:id="43" w:name="_Toc79512040"/>
      <w:r w:rsidRPr="00940473">
        <w:t>Français Cultivé</w:t>
      </w:r>
      <w:bookmarkEnd w:id="42"/>
      <w:bookmarkEnd w:id="43"/>
    </w:p>
    <w:p w14:paraId="05892F72" w14:textId="0E854477" w:rsidR="00C33191" w:rsidRPr="00940473" w:rsidRDefault="00A108CD" w:rsidP="001D20AC">
      <w:r w:rsidRPr="00940473">
        <w:t>This register often viewed in positive light and seen as the register that</w:t>
      </w:r>
      <w:r w:rsidR="00DE0478" w:rsidRPr="00940473">
        <w:t xml:space="preserve"> </w:t>
      </w:r>
      <w:r w:rsidRPr="00940473">
        <w:t>one should try to replicate</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C90F38">
        <w:t xml:space="preserve"> </w:t>
      </w:r>
      <w:r w:rsidR="008719C4" w:rsidRPr="00940473">
        <w:t>Seeing as how this register considered the</w:t>
      </w:r>
      <w:r w:rsidR="00DE0478" w:rsidRPr="00940473">
        <w:t xml:space="preserve"> </w:t>
      </w:r>
      <w:r w:rsidR="008719C4" w:rsidRPr="00940473">
        <w:t xml:space="preserve">highest register. It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risks be seen as 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2AF3FF51" w:rsidR="00AD187F" w:rsidRPr="00940473" w:rsidRDefault="00C33191" w:rsidP="001D20AC">
      <w:r w:rsidRPr="00940473">
        <w:t xml:space="preserve">The most prominent feature of </w:t>
      </w:r>
      <w:r w:rsidR="009C57E8" w:rsidRPr="00940473">
        <w:t>this register</w:t>
      </w:r>
      <w:r w:rsidR="00DA0930">
        <w:t xml:space="preserve"> </w:t>
      </w:r>
      <w:r w:rsidRPr="00940473">
        <w:t>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06AC0DB8" w:rsidR="00AD187F" w:rsidRPr="00940473" w:rsidRDefault="00DA0930" w:rsidP="001D20AC">
      <w:r>
        <w:t>It is</w:t>
      </w:r>
      <w:r w:rsidR="008B2A96" w:rsidRPr="00940473">
        <w:t xml:space="preserve"> at its core medially and conceptually a textual register.</w:t>
      </w:r>
      <w:r w:rsidR="0071773A" w:rsidRPr="00940473">
        <w:t xml:space="preserve"> </w:t>
      </w:r>
      <w:r w:rsidR="004D76DA" w:rsidRPr="00940473">
        <w:t>Whether spoken or written</w:t>
      </w:r>
      <w:r w:rsidR="00B71FF4">
        <w:t xml:space="preserve"> it</w:t>
      </w:r>
      <w:r w:rsidR="004D76DA" w:rsidRPr="00940473">
        <w:t xml:space="preserve"> is artificial in the sense that is a controlled process that is heavily </w:t>
      </w:r>
      <w:r w:rsidR="004D76DA" w:rsidRPr="00940473">
        <w:lastRenderedPageBreak/>
        <w:t xml:space="preserve">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512041"/>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54DB2484"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6B37AB">
        <w:t>, are</w:t>
      </w:r>
      <w:r w:rsidR="0071773A" w:rsidRPr="00940473">
        <w:t xml:space="preserve"> </w:t>
      </w:r>
      <w:r w:rsidR="0042576C" w:rsidRPr="00940473">
        <w:t xml:space="preserve">directly descended from Vulgar Latin, which itself was </w:t>
      </w:r>
      <w:r w:rsidR="006B37AB">
        <w:t>primarily a</w:t>
      </w:r>
      <w:r w:rsidR="0042576C" w:rsidRPr="00940473">
        <w:t xml:space="preserve"> spoken register of Latin</w:t>
      </w:r>
      <w:r w:rsidR="00766682" w:rsidRPr="00940473">
        <w:t>, both</w:t>
      </w:r>
      <w:r w:rsidR="0071773A" w:rsidRPr="00940473">
        <w:t xml:space="preserve"> </w:t>
      </w:r>
      <w:r w:rsidR="006B37AB">
        <w:t xml:space="preserve">medially as well as conceptually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7614B291"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t>l'</w:t>
      </w:r>
      <w:r w:rsidR="00D85047" w:rsidRPr="00940473">
        <w:t>ai vu très souvent</w:t>
      </w:r>
      <w:r w:rsidR="005C0139" w:rsidRPr="00940473">
        <w:t xml:space="preserve">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0300F346" w:rsidR="00C0526C" w:rsidRPr="00940473" w:rsidRDefault="006B37AB" w:rsidP="001D20AC">
      <w:r>
        <w:t>It</w:t>
      </w:r>
      <w:r w:rsidR="00C0526C" w:rsidRPr="00940473">
        <w:t xml:space="preserve"> </w:t>
      </w:r>
      <w:r w:rsidR="00766682" w:rsidRPr="00940473">
        <w:t>makes use of</w:t>
      </w:r>
      <w:r w:rsidR="00C0526C" w:rsidRPr="00940473">
        <w:t xml:space="preserve"> a high level of suffixes to denote agents and actors in speech context </w:t>
      </w:r>
      <w:r w:rsidR="0042576C" w:rsidRPr="00940473">
        <w:t>e.g.,</w:t>
      </w:r>
      <w:r w:rsidR="00C0526C" w:rsidRPr="00940473">
        <w:t xml:space="preserve"> chançard, gueulard, motard. This also includes the diminutive suffixes such as -</w:t>
      </w:r>
      <w:proofErr w:type="spellStart"/>
      <w:r w:rsidR="00C0526C" w:rsidRPr="00940473">
        <w:t>et</w:t>
      </w:r>
      <w:proofErr w:type="spellEnd"/>
      <w:r w:rsidR="00C0526C" w:rsidRPr="00940473">
        <w:t>, ette, ot,</w:t>
      </w:r>
      <w:r w:rsidR="00B029FC" w:rsidRPr="00940473">
        <w:t xml:space="preserve"> </w:t>
      </w:r>
      <w:r w:rsidR="00C0526C" w:rsidRPr="00940473">
        <w:t xml:space="preserve">etc. Reduplication is not only present among pronouns, but </w:t>
      </w:r>
      <w:r w:rsidR="0042576C" w:rsidRPr="00940473">
        <w:t xml:space="preserve">in </w:t>
      </w:r>
      <w:r w:rsidR="00C0526C" w:rsidRPr="00940473">
        <w:t xml:space="preserve">nouns </w:t>
      </w:r>
      <w:r w:rsidR="0042576C"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1676B60D"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F6799">
        <w:t>The</w:t>
      </w:r>
      <w:r w:rsidR="00766682" w:rsidRPr="00940473">
        <w:t xml:space="preserve"> register is often consigned to orality as it signalizes a nonchalant attitude and, as the name implies,</w:t>
      </w:r>
      <w:r w:rsidR="007F6799">
        <w:t xml:space="preserve"> a</w:t>
      </w:r>
      <w:r w:rsidR="00766682" w:rsidRPr="00940473">
        <w:t xml:space="preserve"> familiar atmosphere. </w:t>
      </w:r>
    </w:p>
    <w:p w14:paraId="7D4C9539" w14:textId="32FF3930" w:rsidR="001B132F" w:rsidRPr="00940473" w:rsidRDefault="001B132F" w:rsidP="001D20AC">
      <w:pPr>
        <w:pStyle w:val="berschrift2"/>
      </w:pPr>
      <w:bookmarkStart w:id="46" w:name="_Toc79483015"/>
      <w:bookmarkStart w:id="47" w:name="_Toc79512042"/>
      <w:r w:rsidRPr="00940473">
        <w:t>Français Populaire</w:t>
      </w:r>
      <w:bookmarkEnd w:id="46"/>
      <w:bookmarkEnd w:id="47"/>
      <w:r w:rsidRPr="00940473">
        <w:t xml:space="preserve"> </w:t>
      </w:r>
    </w:p>
    <w:p w14:paraId="745C2B84" w14:textId="143E2564" w:rsidR="00B309C9" w:rsidRPr="00940473" w:rsidRDefault="002A18C6" w:rsidP="001D20AC">
      <w:r w:rsidRPr="00940473">
        <w:t>FP</w:t>
      </w:r>
      <w:r w:rsidR="00BB63A5" w:rsidRPr="00940473">
        <w:t xml:space="preserve"> </w:t>
      </w:r>
      <w:r w:rsidR="00012D33" w:rsidRPr="00940473">
        <w:t>is</w:t>
      </w:r>
      <w:r w:rsidR="00C90F38">
        <w:t xml:space="preserve"> </w:t>
      </w:r>
      <w:r w:rsidR="007F6799">
        <w:t xml:space="preserve">neither </w:t>
      </w:r>
      <w:r w:rsidR="00BB63A5" w:rsidRPr="00940473">
        <w:t>proper</w:t>
      </w:r>
      <w:r w:rsidR="007F4CE5" w:rsidRPr="00940473">
        <w:t xml:space="preserve"> </w:t>
      </w:r>
      <w:r w:rsidR="007F6799">
        <w:t>nor</w:t>
      </w:r>
      <w:r w:rsidR="007F4CE5" w:rsidRPr="00940473">
        <w:t xml:space="preserve">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1B8272FA" w:rsidR="007739F5" w:rsidRPr="00940473" w:rsidRDefault="00BB63A5" w:rsidP="001D20AC">
      <w:r w:rsidRPr="00940473">
        <w:lastRenderedPageBreak/>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F6799">
        <w:t xml:space="preserve">It, </w:t>
      </w:r>
      <w:r w:rsidR="007739F5" w:rsidRPr="00940473">
        <w:t>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The most prominent example of this is the 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512043"/>
      <w:r w:rsidRPr="00940473">
        <w:t>Français Vulgaire</w:t>
      </w:r>
      <w:bookmarkEnd w:id="48"/>
      <w:bookmarkEnd w:id="49"/>
    </w:p>
    <w:p w14:paraId="3D1B2E1A" w14:textId="52185C91" w:rsidR="008A0149" w:rsidRPr="00940473" w:rsidRDefault="00C94834" w:rsidP="00737147">
      <w:r w:rsidRPr="00940473">
        <w:t>FV is lowest register both in terms of prestige and formality</w:t>
      </w:r>
      <w:r w:rsidR="007F6799">
        <w:t>, and therefore conceptually oral in nature,</w:t>
      </w:r>
      <w:r w:rsidR="00935642" w:rsidRPr="00940473">
        <w:t xml:space="preserve"> is often grouped together with </w:t>
      </w:r>
      <w:r w:rsidR="00F51C26" w:rsidRPr="00940473">
        <w:t>FA</w:t>
      </w:r>
      <w:r w:rsidR="007F6799">
        <w:t xml:space="preserve"> </w:t>
      </w:r>
      <w:r w:rsidR="007F6799" w:rsidRPr="00940473">
        <w:fldChar w:fldCharType="begin"/>
      </w:r>
      <w:r w:rsidR="007F6799"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rsidRPr="00940473">
        <w:t>.</w:t>
      </w:r>
      <w:r w:rsidR="00F51C26" w:rsidRPr="00940473">
        <w:t xml:space="preserve">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7F6799">
        <w:t xml:space="preserve"> </w:t>
      </w:r>
      <w:r w:rsidR="007F6799" w:rsidRPr="00940473">
        <w:fldChar w:fldCharType="begin"/>
      </w:r>
      <w:r w:rsidR="00867237">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t>.</w:t>
      </w:r>
      <w:r w:rsidR="00856E42" w:rsidRPr="00940473">
        <w:t xml:space="preserve"> Interjections, expressions of </w:t>
      </w:r>
      <w:r w:rsidR="003417B6" w:rsidRPr="00940473">
        <w:t>displeasure and e</w:t>
      </w:r>
      <w:r w:rsidR="00856E42" w:rsidRPr="00940473">
        <w:t>xpletives are present throughout FV.</w:t>
      </w:r>
      <w:r w:rsidR="00737147">
        <w:t xml:space="preserve"> It</w:t>
      </w:r>
      <w:r w:rsidR="00F51C26" w:rsidRPr="00940473">
        <w:t xml:space="preserve"> is</w:t>
      </w:r>
      <w:r w:rsidR="00856E42" w:rsidRPr="00940473">
        <w:t xml:space="preserve"> </w:t>
      </w:r>
      <w:r w:rsidR="00F51C26" w:rsidRPr="00940473">
        <w:t>avoided whenever</w:t>
      </w:r>
      <w:r w:rsidR="00737147">
        <w:t xml:space="preserve"> and whenever</w:t>
      </w:r>
      <w:r w:rsidR="00F51C26" w:rsidRPr="00940473">
        <w:t xml:space="preserve"> possible as it is in direct opposition to social norms regarding etiquette</w:t>
      </w:r>
      <w:r w:rsidR="00737147">
        <w:t xml:space="preserve">. </w:t>
      </w:r>
      <w:r w:rsidR="007C6DA1" w:rsidRPr="00940473">
        <w:t>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lastRenderedPageBreak/>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p>
    <w:p w14:paraId="073E420A" w14:textId="4F35CD33" w:rsidR="008A0149" w:rsidRPr="00940473" w:rsidRDefault="0090291F" w:rsidP="001D20AC">
      <w:pPr>
        <w:pStyle w:val="berschrift2"/>
      </w:pPr>
      <w:bookmarkStart w:id="50" w:name="_Toc79483017"/>
      <w:bookmarkStart w:id="51" w:name="_Toc79512044"/>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1B45FF8" w:rsidR="00ED0642" w:rsidRPr="00940473" w:rsidRDefault="008D3003" w:rsidP="001D20AC">
      <w:r w:rsidRPr="00940473">
        <w:t xml:space="preserve">Argot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512045"/>
      <w:r w:rsidRPr="00940473">
        <w:t>Français Technique</w:t>
      </w:r>
      <w:bookmarkEnd w:id="52"/>
      <w:bookmarkEnd w:id="53"/>
    </w:p>
    <w:p w14:paraId="18D2B652" w14:textId="0A5AA9ED" w:rsidR="006C052C" w:rsidRPr="00940473" w:rsidRDefault="00CC69FA" w:rsidP="001D20AC">
      <w:r w:rsidRPr="00940473">
        <w:t xml:space="preserve">LT </w:t>
      </w:r>
      <w:r w:rsidR="00624E85" w:rsidRPr="00940473">
        <w:t xml:space="preserve">can be used to explain theoretical concepts to those who are from the same field, or a reduction in complexity is introduced </w:t>
      </w:r>
      <w:r w:rsidR="00404374" w:rsidRPr="00940473">
        <w:t>i.e.,</w:t>
      </w:r>
      <w:r w:rsidR="00624E85" w:rsidRPr="00940473">
        <w:t xml:space="preserve"> vulgarization</w:t>
      </w:r>
      <w:r w:rsidR="00E111B7">
        <w:t xml:space="preserve"> </w:t>
      </w:r>
      <w:r w:rsidR="00E111B7" w:rsidRPr="00940473">
        <w:fldChar w:fldCharType="begin"/>
      </w:r>
      <w:r w:rsidR="00E111B7"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940473">
        <w:fldChar w:fldCharType="separate"/>
      </w:r>
      <w:r w:rsidR="00E111B7" w:rsidRPr="00940473">
        <w:rPr>
          <w:szCs w:val="24"/>
        </w:rPr>
        <w:t>(Müller, 1975)</w:t>
      </w:r>
      <w:r w:rsidR="00E111B7" w:rsidRPr="00940473">
        <w:fldChar w:fldCharType="end"/>
      </w:r>
      <w:r w:rsidR="00624E85" w:rsidRPr="00940473">
        <w:t xml:space="preserve">.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27DFEC9"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The high influx of new words also come from English, which is a point of contention with those working with LT</w:t>
      </w:r>
      <w:r w:rsidR="001707C4">
        <w:t>, but o</w:t>
      </w:r>
      <w:r w:rsidR="00DC797E" w:rsidRPr="00940473">
        <w:t xml:space="preserve">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C7D9B4D"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It also displays a high level of words that express causality</w:t>
      </w:r>
      <w:r w:rsidR="00C90F38">
        <w:t xml:space="preserve"> </w:t>
      </w:r>
      <w:r w:rsidRPr="00940473">
        <w:t xml:space="preserve">which is to be expected as the goal </w:t>
      </w:r>
      <w:r w:rsidR="001D2268">
        <w:t xml:space="preserve">is </w:t>
      </w:r>
      <w:r w:rsidR="006C5FB2" w:rsidRPr="00940473">
        <w:t>scientific in nature and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512046"/>
      <w:r w:rsidRPr="00940473">
        <w:lastRenderedPageBreak/>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52019E5E" w:rsidR="0073720D" w:rsidRPr="00940473" w:rsidRDefault="0073720D" w:rsidP="001D20AC">
      <w:r w:rsidRPr="00940473">
        <w:t>French</w:t>
      </w:r>
      <w:r w:rsidR="005A4A95">
        <w:t xml:space="preserve"> </w:t>
      </w:r>
      <w:r w:rsidRPr="00940473">
        <w:t xml:space="preserve">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23256546"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512047"/>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6C7B6E69"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w:t>
      </w:r>
      <w:r w:rsidR="008341E0" w:rsidRPr="008341E0">
        <w:t xml:space="preserve"> </w:t>
      </w:r>
      <w:r w:rsidR="008341E0" w:rsidRPr="00940473">
        <w:t>which are split across four subcorpora</w:t>
      </w:r>
      <w:r w:rsidR="008341E0">
        <w:t>. They</w:t>
      </w:r>
      <w:r w:rsidRPr="00940473">
        <w:t xml:space="preserve"> online action listings</w:t>
      </w:r>
      <w:r w:rsidR="00D5665A" w:rsidRPr="00940473">
        <w:t xml:space="preserve"> from the online </w:t>
      </w:r>
      <w:r w:rsidR="00D5665A" w:rsidRPr="00940473">
        <w:lastRenderedPageBreak/>
        <w:t>auction platform</w:t>
      </w:r>
      <w:r w:rsidR="008341E0">
        <w:t>,</w:t>
      </w:r>
      <w:r w:rsidR="00D5665A" w:rsidRPr="00940473">
        <w:t xml:space="preserve"> eBa</w:t>
      </w:r>
      <w:r w:rsidR="006F4AB7" w:rsidRPr="00940473">
        <w:t>y</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03979DBA" w14:textId="4DECBF47" w:rsidR="009D66DD" w:rsidRPr="00940473" w:rsidRDefault="00A45020" w:rsidP="008341E0">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r w:rsidR="008341E0">
        <w:t>A</w:t>
      </w:r>
      <w:r w:rsidR="000F2E44" w:rsidRPr="00940473">
        <w:t>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2F9E2F5" w:rsidR="002E0D19" w:rsidRPr="00940473" w:rsidRDefault="007E25D2" w:rsidP="001D20AC">
      <w:r w:rsidRPr="00940473">
        <w:t xml:space="preserve">The second </w:t>
      </w:r>
      <w:r w:rsidR="00CE4320">
        <w:t xml:space="preserve">corpus </w:t>
      </w:r>
      <w:r w:rsidRPr="00940473">
        <w:t>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and what their opinions of SMS communication are</w:t>
      </w:r>
      <w:r w:rsidR="008341E0">
        <w:t xml:space="preserve"> </w:t>
      </w:r>
      <w:r w:rsidR="008341E0" w:rsidRPr="00940473">
        <w:fldChar w:fldCharType="begin"/>
      </w:r>
      <w:r w:rsidR="00867237">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940473">
        <w:fldChar w:fldCharType="separate"/>
      </w:r>
      <w:r w:rsidR="008341E0" w:rsidRPr="00940473">
        <w:t>(Panckhurst, 2016)</w:t>
      </w:r>
      <w:r w:rsidR="008341E0" w:rsidRPr="00940473">
        <w:fldChar w:fldCharType="end"/>
      </w:r>
      <w:r w:rsidR="002E0D19" w:rsidRPr="00940473">
        <w:t xml:space="preserve">. </w:t>
      </w:r>
    </w:p>
    <w:p w14:paraId="11A64EA1" w14:textId="57D4E3AF" w:rsidR="00A252F1" w:rsidRPr="00940473" w:rsidRDefault="002E0D19" w:rsidP="001D20AC">
      <w:r w:rsidRPr="00940473">
        <w:lastRenderedPageBreak/>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77E7BBCC"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t>
      </w:r>
      <w:r w:rsidR="00E26E51">
        <w:rPr>
          <w:rFonts w:eastAsia="Times"/>
        </w:rPr>
        <w:t xml:space="preserve">wikiconflits documents </w:t>
      </w:r>
      <w:r w:rsidRPr="00940473">
        <w:rPr>
          <w:rFonts w:eastAsia="Times"/>
        </w:rPr>
        <w:t>contain discussions that generally relate to scientific 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512048"/>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688D6671"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w:t>
      </w:r>
      <w:r w:rsidR="00E26E51">
        <w:t xml:space="preserve">proper nouns, </w:t>
      </w:r>
      <w:r w:rsidR="00574031" w:rsidRPr="00940473">
        <w:t>emoticons,</w:t>
      </w:r>
      <w:r w:rsidR="00B029FC" w:rsidRPr="00940473">
        <w:t xml:space="preserve"> </w:t>
      </w:r>
      <w:r w:rsidRPr="00940473">
        <w:t xml:space="preserve">etc. Before the individual entries </w:t>
      </w:r>
      <w:r w:rsidR="00574031" w:rsidRPr="00940473">
        <w:t>could</w:t>
      </w:r>
      <w:r w:rsidRPr="00940473">
        <w:t xml:space="preserve"> be properly</w:t>
      </w:r>
      <w:r w:rsidR="00574031" w:rsidRPr="00940473">
        <w:t xml:space="preserve"> processed, the corp</w:t>
      </w:r>
      <w:r w:rsidR="00E26E51">
        <w:t>us</w:t>
      </w:r>
      <w:r w:rsidR="00574031" w:rsidRPr="00940473">
        <w:t xml:space="preserve"> had to be </w:t>
      </w:r>
      <w:r w:rsidR="00F61580">
        <w:t xml:space="preserve">first </w:t>
      </w:r>
      <w:r w:rsidR="00574031" w:rsidRPr="00940473">
        <w:t>sub-divided</w:t>
      </w:r>
      <w:r w:rsidR="000D4EF2" w:rsidRPr="00940473">
        <w:t>.</w:t>
      </w:r>
      <w:r w:rsidR="00B029FC" w:rsidRPr="00940473">
        <w:rPr>
          <w:i/>
          <w:iCs/>
        </w:rPr>
        <w:t xml:space="preserve"> </w:t>
      </w:r>
      <w:r w:rsidR="00574031" w:rsidRPr="00940473">
        <w:t>The other two data sets</w:t>
      </w:r>
      <w:r w:rsidR="00F61580">
        <w:t xml:space="preserve">, </w:t>
      </w:r>
      <w:r w:rsidR="0071346D">
        <w:t>Wikiconflits</w:t>
      </w:r>
      <w:r w:rsidR="00F61580">
        <w:t xml:space="preserve"> and SMS,</w:t>
      </w:r>
      <w:r w:rsidR="00574031" w:rsidRPr="00940473">
        <w:t xml:space="preserve">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F61580">
        <w:t>.</w:t>
      </w:r>
    </w:p>
    <w:p w14:paraId="4577DBD1" w14:textId="0C78F3C8" w:rsidR="005D742F" w:rsidRPr="00940473" w:rsidRDefault="00E4170C" w:rsidP="001D20AC">
      <w:r w:rsidRPr="00940473">
        <w:t>Since</w:t>
      </w:r>
      <w:r w:rsidR="000D4EF2" w:rsidRPr="00940473">
        <w:t xml:space="preserve"> files were in an .xml format, it was not possible to directly access the text directly, but rather through their respective tags. This was done by parsing them .xml tags using the module </w:t>
      </w:r>
      <w:r w:rsidR="000D4EF2" w:rsidRPr="00940473">
        <w:rPr>
          <w:i/>
          <w:iCs/>
        </w:rPr>
        <w:t>beautifulsoup</w:t>
      </w:r>
      <w:r w:rsidR="000D4EF2" w:rsidRPr="00940473">
        <w:t xml:space="preserve">. </w:t>
      </w:r>
      <w:r w:rsidRPr="00940473">
        <w:t>A</w:t>
      </w:r>
      <w:r w:rsidR="000D4EF2" w:rsidRPr="00940473">
        <w:t xml:space="preserve"> </w:t>
      </w:r>
      <w:r w:rsidRPr="00940473">
        <w:t xml:space="preserve">python </w:t>
      </w:r>
      <w:r w:rsidR="000D4EF2"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Pr="00940473">
        <w:t>that uses</w:t>
      </w:r>
      <w:r w:rsidR="0078426C" w:rsidRPr="00940473">
        <w:t xml:space="preserve"> regular expressions</w:t>
      </w:r>
      <w:r w:rsidR="00F61580">
        <w:t xml:space="preserve"> to identify the end of the </w:t>
      </w:r>
      <w:r w:rsidR="00F61580">
        <w:lastRenderedPageBreak/>
        <w:t>sentences</w:t>
      </w:r>
      <w:r w:rsidR="000D4EF2" w:rsidRPr="00940473">
        <w:t xml:space="preserve">. Subsequently, information related to parts of speech, morphological and syntactical dependencies </w:t>
      </w:r>
      <w:r w:rsidR="0078426C" w:rsidRPr="00940473">
        <w:t>as well as tokens were</w:t>
      </w:r>
      <w:r w:rsidR="00B029FC" w:rsidRPr="00940473">
        <w:t xml:space="preserve"> </w:t>
      </w:r>
      <w:r w:rsidR="000D4EF2"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000D4EF2" w:rsidRPr="00940473">
        <w:t xml:space="preserve">by using </w:t>
      </w:r>
      <w:r w:rsidR="000D4EF2" w:rsidRPr="00940473">
        <w:rPr>
          <w:i/>
          <w:iCs/>
        </w:rPr>
        <w:t>Spacy</w:t>
      </w:r>
      <w:r w:rsidR="000D4EF2"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512049"/>
      <w:r w:rsidRPr="00940473">
        <w:t>Methodology</w:t>
      </w:r>
      <w:bookmarkEnd w:id="66"/>
      <w:bookmarkEnd w:id="67"/>
      <w:bookmarkEnd w:id="68"/>
      <w:bookmarkEnd w:id="69"/>
    </w:p>
    <w:p w14:paraId="0FC164C5" w14:textId="1E5C1141" w:rsidR="00961E5F" w:rsidRPr="00940473" w:rsidRDefault="00332B67" w:rsidP="001D20AC">
      <w:pPr>
        <w:pStyle w:val="berschrift2"/>
      </w:pPr>
      <w:bookmarkStart w:id="70" w:name="_Toc79483023"/>
      <w:bookmarkStart w:id="71" w:name="_Toc79512050"/>
      <w:r w:rsidRPr="00940473">
        <w:t>Naïve</w:t>
      </w:r>
      <w:r w:rsidR="00C90F38">
        <w:t xml:space="preserve"> </w:t>
      </w:r>
      <w:r w:rsidR="00E756AC">
        <w:t>Bayes</w:t>
      </w:r>
      <w:bookmarkEnd w:id="70"/>
      <w:bookmarkEnd w:id="71"/>
      <w:r w:rsidRPr="00940473">
        <w:t xml:space="preserve"> </w:t>
      </w:r>
    </w:p>
    <w:p w14:paraId="3535659D" w14:textId="577737B4" w:rsidR="002F3D97" w:rsidRDefault="00332B67" w:rsidP="002F3D97">
      <w:r w:rsidRPr="00940473">
        <w:t>A</w:t>
      </w:r>
      <w:r w:rsidR="005A137E" w:rsidRPr="00940473">
        <w:t xml:space="preserve">n efficient </w:t>
      </w:r>
      <w:r w:rsidR="00AE7921" w:rsidRPr="00940473">
        <w:t>and well-known method of classifying a document is done using a group of classifiers known as naïve</w:t>
      </w:r>
      <w:r w:rsidR="00C90F38">
        <w:t xml:space="preserve"> </w:t>
      </w:r>
      <w:r w:rsidR="00E756AC">
        <w:t>Bayes</w:t>
      </w:r>
      <w:r w:rsidR="00AE7921" w:rsidRPr="00940473">
        <w:t xml:space="preserve"> classifiers</w:t>
      </w:r>
      <w:r w:rsidR="00AB10DC" w:rsidRPr="00940473">
        <w:t xml:space="preserve"> with multinominal and</w:t>
      </w:r>
      <w:r w:rsidR="0071773A" w:rsidRPr="00940473">
        <w:t xml:space="preserve"> </w:t>
      </w:r>
      <w:r w:rsidR="00AB10DC" w:rsidRPr="00940473">
        <w:t>Bernoulli naïve</w:t>
      </w:r>
      <w:r w:rsidR="00C90F38">
        <w:t xml:space="preserve"> </w:t>
      </w:r>
      <w:r w:rsidR="00E756AC">
        <w:t>Bayes</w:t>
      </w:r>
      <w:r w:rsidR="00AB10DC" w:rsidRPr="00940473">
        <w:t xml:space="preserve">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xml:space="preserve">. The main difference between the two is that Bernoulli </w:t>
      </w:r>
      <w:r w:rsidR="00E82B94">
        <w:t>naïve</w:t>
      </w:r>
      <w:r w:rsidR="00C90F38">
        <w:t xml:space="preserve"> </w:t>
      </w:r>
      <w:r w:rsidR="00E756AC">
        <w:t>Bayes</w:t>
      </w:r>
      <w:r w:rsidR="00AB10DC" w:rsidRPr="00940473">
        <w:t xml:space="preserve"> models the presence or absence of feature, whereas multinominal </w:t>
      </w:r>
      <w:r w:rsidR="00867237">
        <w:t>naïve</w:t>
      </w:r>
      <w:r w:rsidR="00C90F38">
        <w:t xml:space="preserve"> </w:t>
      </w:r>
      <w:r w:rsidR="00E756AC">
        <w:t>Bayes</w:t>
      </w:r>
      <w:r w:rsidR="00AB10DC" w:rsidRPr="00940473">
        <w:t xml:space="preserve"> counts the number of times a given feature occur.</w:t>
      </w:r>
    </w:p>
    <w:p w14:paraId="288EBF5C" w14:textId="65D84755" w:rsidR="00C90F38" w:rsidRPr="00C90F38" w:rsidRDefault="00E241B0" w:rsidP="002F3D97">
      <w:r w:rsidRPr="00940473">
        <w:t xml:space="preserve">They work well with binary classification and are most often employing in sentiment analysis, spam detection, authenticating authorship </w:t>
      </w:r>
      <w:r w:rsidRPr="00940473">
        <w:fldChar w:fldCharType="begin"/>
      </w:r>
      <w:r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 The following explanation applies to the multinominal</w:t>
      </w:r>
      <w:r w:rsidR="00C90F38">
        <w:t xml:space="preserve"> </w:t>
      </w:r>
      <w:r>
        <w:t>Bayes</w:t>
      </w:r>
      <w:r w:rsidRPr="00940473">
        <w:t xml:space="preserve">. The naïve </w:t>
      </w:r>
      <w:r>
        <w:t>Bayes</w:t>
      </w:r>
      <w:r w:rsidRPr="00940473">
        <w:t>’ algorithm is a conditional probabilistic algorithm that is first and foremost based on the</w:t>
      </w:r>
      <w:r w:rsidR="00C90F38">
        <w:t xml:space="preserve"> </w:t>
      </w:r>
      <w:r>
        <w:t>Bayes</w:t>
      </w:r>
      <w:r w:rsidRPr="00940473">
        <w:t>’ theorem which is as</w:t>
      </w:r>
      <w:r>
        <w:t xml:space="preserve">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14:paraId="1CE22521" w14:textId="77777777" w:rsidTr="00E241B0">
        <w:trPr>
          <w:jc w:val="center"/>
        </w:trPr>
        <w:tc>
          <w:tcPr>
            <w:tcW w:w="4025" w:type="dxa"/>
          </w:tcPr>
          <w:p w14:paraId="633900D7" w14:textId="77777777" w:rsidR="00E241B0" w:rsidRDefault="00E241B0" w:rsidP="00E241B0">
            <w:pPr>
              <w:pStyle w:val="Sub-chapters"/>
              <w:ind w:firstLine="0"/>
              <w:jc w:val="center"/>
            </w:pPr>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m:oMathPara>
          </w:p>
        </w:tc>
      </w:tr>
      <w:tr w:rsidR="00E241B0" w14:paraId="4E8C31E4" w14:textId="77777777" w:rsidTr="00E241B0">
        <w:trPr>
          <w:jc w:val="center"/>
        </w:trPr>
        <w:tc>
          <w:tcPr>
            <w:tcW w:w="4025" w:type="dxa"/>
          </w:tcPr>
          <w:p w14:paraId="2AB7217B" w14:textId="28712F88" w:rsidR="00E241B0" w:rsidRPr="00867237" w:rsidRDefault="00E241B0" w:rsidP="00E241B0">
            <w:pPr>
              <w:pStyle w:val="Equations"/>
              <w:ind w:left="0"/>
              <w:jc w:val="center"/>
              <w:rPr>
                <w:i/>
                <w:iCs/>
              </w:rPr>
            </w:pPr>
            <w:bookmarkStart w:id="72" w:name="_Toc79423956"/>
            <w:bookmarkStart w:id="73" w:name="_Toc79511875"/>
            <w:r w:rsidRPr="00867237">
              <w:rPr>
                <w:i/>
                <w:iCs/>
              </w:rPr>
              <w:t>Equation 1.</w:t>
            </w:r>
            <w:r w:rsidR="00C90F38">
              <w:rPr>
                <w:i/>
                <w:iCs/>
              </w:rPr>
              <w:t xml:space="preserve"> </w:t>
            </w:r>
            <w:r>
              <w:rPr>
                <w:i/>
                <w:iCs/>
              </w:rPr>
              <w:t>Bayes</w:t>
            </w:r>
            <w:r w:rsidRPr="00867237">
              <w:rPr>
                <w:i/>
                <w:iCs/>
              </w:rPr>
              <w:t>’ Theorem</w:t>
            </w:r>
            <w:bookmarkEnd w:id="72"/>
            <w:bookmarkEnd w:id="73"/>
          </w:p>
        </w:tc>
      </w:tr>
      <w:tr w:rsidR="00E241B0" w14:paraId="3234B1BB" w14:textId="77777777" w:rsidTr="00E241B0">
        <w:trPr>
          <w:jc w:val="center"/>
        </w:trPr>
        <w:tc>
          <w:tcPr>
            <w:tcW w:w="4025" w:type="dxa"/>
          </w:tcPr>
          <w:p w14:paraId="7362D93B" w14:textId="77777777" w:rsidR="00E241B0" w:rsidRDefault="00E241B0" w:rsidP="00E241B0">
            <w:pPr>
              <w:ind w:firstLine="0"/>
              <w:jc w:val="center"/>
            </w:pPr>
            <w:r>
              <w:fldChar w:fldCharType="begin"/>
            </w:r>
            <w: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fldChar w:fldCharType="separate"/>
            </w:r>
            <w:r w:rsidRPr="00867237">
              <w:t>(Carstensen et al., 2010, p. 122)</w:t>
            </w:r>
            <w:r>
              <w:fldChar w:fldCharType="end"/>
            </w:r>
          </w:p>
        </w:tc>
      </w:tr>
    </w:tbl>
    <w:p w14:paraId="6DB32FC0" w14:textId="77777777" w:rsidR="00C90F38" w:rsidRDefault="00C90F38" w:rsidP="00E241B0">
      <w:pPr>
        <w:ind w:firstLine="0"/>
      </w:pPr>
    </w:p>
    <w:p w14:paraId="7127C974" w14:textId="2F7D1C4B" w:rsidR="00E241B0" w:rsidRDefault="00DE1FE4" w:rsidP="002F3D97">
      <w:r w:rsidRPr="00940473">
        <w:t xml:space="preserve">P represents the probability of </w:t>
      </w:r>
      <w:r w:rsidR="00D278B1">
        <w:t xml:space="preserve">an </w:t>
      </w:r>
      <w:r w:rsidRPr="00940473">
        <w:t>even</w:t>
      </w:r>
      <w:r w:rsidR="00E241B0">
        <w:t>t</w:t>
      </w:r>
      <w:r w:rsidRPr="00940473">
        <w:t xml:space="preserve"> with A and B representing two distinct events. P(</w:t>
      </w:r>
      <w:proofErr w:type="spellStart"/>
      <w:r w:rsidRPr="00940473">
        <w:t>A|B</w:t>
      </w:r>
      <w:proofErr w:type="spellEnd"/>
      <w:r w:rsidRPr="00940473">
        <w:t xml:space="preserve">)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w:t>
      </w:r>
      <w:r w:rsidR="00E241B0" w:rsidRPr="00E241B0">
        <w:t xml:space="preserve"> </w:t>
      </w:r>
      <w:r w:rsidR="00E241B0" w:rsidRPr="00940473">
        <w:t>Since</w:t>
      </w:r>
      <w:r w:rsidR="00C90F38">
        <w:t xml:space="preserve"> </w:t>
      </w:r>
      <w:r w:rsidR="00E241B0">
        <w:t>Bayes</w:t>
      </w:r>
      <w:r w:rsidR="00E241B0" w:rsidRPr="00940473">
        <w:t>’ theorem is flexible, the events can be swapped</w:t>
      </w:r>
      <w:r w:rsidR="00E241B0">
        <w:t xml:space="preserve"> as seen in equation</w:t>
      </w:r>
      <w:r w:rsidR="00E241B0">
        <w:t xml:space="preserve"> </w:t>
      </w:r>
      <w:r w:rsidR="00E241B0">
        <w:t xml:space="preserve">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14:paraId="7F4CF598" w14:textId="77777777" w:rsidTr="00E241B0">
        <w:trPr>
          <w:jc w:val="center"/>
        </w:trPr>
        <w:tc>
          <w:tcPr>
            <w:tcW w:w="4960" w:type="dxa"/>
          </w:tcPr>
          <w:p w14:paraId="2859277F" w14:textId="77777777" w:rsidR="00E241B0" w:rsidRPr="00E241B0" w:rsidRDefault="00E241B0" w:rsidP="00E241B0">
            <w:pPr>
              <w:ind w:firstLine="0"/>
              <w:jc w:val="cente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tc>
      </w:tr>
      <w:tr w:rsidR="00E241B0" w14:paraId="569D416D" w14:textId="77777777" w:rsidTr="00E241B0">
        <w:trPr>
          <w:jc w:val="center"/>
        </w:trPr>
        <w:tc>
          <w:tcPr>
            <w:tcW w:w="4960" w:type="dxa"/>
          </w:tcPr>
          <w:p w14:paraId="4676CCD7" w14:textId="1619CA32" w:rsidR="00E241B0" w:rsidRPr="00537636" w:rsidRDefault="00E241B0" w:rsidP="00E241B0">
            <w:pPr>
              <w:pStyle w:val="Equations"/>
              <w:ind w:left="0"/>
              <w:jc w:val="center"/>
              <w:rPr>
                <w:i/>
                <w:iCs/>
              </w:rPr>
            </w:pPr>
            <w:bookmarkStart w:id="74" w:name="_Toc79423957"/>
            <w:bookmarkStart w:id="75" w:name="_Toc79511876"/>
            <w:r w:rsidRPr="00537636">
              <w:rPr>
                <w:i/>
                <w:iCs/>
              </w:rPr>
              <w:t>Equation 2.</w:t>
            </w:r>
            <w:r w:rsidR="00C90F38">
              <w:rPr>
                <w:i/>
                <w:iCs/>
              </w:rPr>
              <w:t xml:space="preserve"> </w:t>
            </w:r>
            <w:r>
              <w:rPr>
                <w:i/>
                <w:iCs/>
              </w:rPr>
              <w:t>Bayes</w:t>
            </w:r>
            <w:r w:rsidRPr="00537636">
              <w:rPr>
                <w:i/>
                <w:iCs/>
              </w:rPr>
              <w:t xml:space="preserve">’ </w:t>
            </w:r>
            <w:r>
              <w:rPr>
                <w:i/>
                <w:iCs/>
              </w:rPr>
              <w:t>T</w:t>
            </w:r>
            <w:r w:rsidRPr="00537636">
              <w:rPr>
                <w:i/>
                <w:iCs/>
              </w:rPr>
              <w:t xml:space="preserve">heorem </w:t>
            </w:r>
            <w:r w:rsidR="002F3D97">
              <w:rPr>
                <w:i/>
                <w:iCs/>
              </w:rPr>
              <w:t>R</w:t>
            </w:r>
            <w:r w:rsidRPr="00537636">
              <w:rPr>
                <w:i/>
                <w:iCs/>
              </w:rPr>
              <w:t>eversed</w:t>
            </w:r>
            <w:bookmarkEnd w:id="74"/>
            <w:bookmarkEnd w:id="75"/>
          </w:p>
        </w:tc>
      </w:tr>
      <w:tr w:rsidR="00E241B0" w14:paraId="633AD574" w14:textId="77777777" w:rsidTr="00E241B0">
        <w:trPr>
          <w:jc w:val="center"/>
        </w:trPr>
        <w:tc>
          <w:tcPr>
            <w:tcW w:w="4960" w:type="dxa"/>
          </w:tcPr>
          <w:p w14:paraId="69E3CCF5" w14:textId="77777777" w:rsidR="00E241B0" w:rsidRDefault="00E241B0" w:rsidP="00E241B0">
            <w:pPr>
              <w:ind w:firstLine="0"/>
              <w:jc w:val="center"/>
            </w:pPr>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tc>
      </w:tr>
    </w:tbl>
    <w:p w14:paraId="223E1B40" w14:textId="77777777" w:rsidR="002F3D97" w:rsidRPr="002F3D97" w:rsidRDefault="002F3D97" w:rsidP="002F3D97">
      <w:pPr>
        <w:pStyle w:val="Sub-chapters"/>
      </w:pPr>
    </w:p>
    <w:p w14:paraId="7230A84C" w14:textId="0C7E88C5" w:rsidR="00537636" w:rsidRDefault="009C6CDE" w:rsidP="002F3D97">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59292B">
        <w:t>as seen in equation 3.</w:t>
      </w:r>
    </w:p>
    <w:p w14:paraId="6D519AE6" w14:textId="6EB04AC6" w:rsidR="002F3D97" w:rsidRDefault="002F3D97" w:rsidP="002F3D97">
      <w:pPr>
        <w:pStyle w:val="Sub-chapters"/>
      </w:pPr>
    </w:p>
    <w:p w14:paraId="7C316EA9" w14:textId="77777777" w:rsidR="002F3D97" w:rsidRPr="002F3D97" w:rsidRDefault="002F3D97" w:rsidP="002F3D97">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14:paraId="5944C7BD" w14:textId="77777777" w:rsidTr="00E241B0">
        <w:trPr>
          <w:jc w:val="center"/>
        </w:trPr>
        <w:tc>
          <w:tcPr>
            <w:tcW w:w="4283" w:type="dxa"/>
          </w:tcPr>
          <w:p w14:paraId="56373DA9" w14:textId="77777777" w:rsidR="00537636" w:rsidRPr="00537636" w:rsidRDefault="00537636" w:rsidP="00E241B0">
            <w:pPr>
              <w:pStyle w:val="Sub-chapters"/>
              <w:ind w:firstLine="0"/>
              <w:jc w:val="center"/>
              <w:rPr>
                <w:iCs/>
              </w:rPr>
            </w:pPr>
            <m:oMathPara>
              <m:oMathParaPr>
                <m:jc m:val="center"/>
              </m:oMathParaPr>
              <m:oMath>
                <m:r>
                  <w:rPr>
                    <w:rFonts w:ascii="Cambria Math" w:hAnsi="Cambria Math"/>
                  </w:rPr>
                  <w:lastRenderedPageBreak/>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e>
                </m:d>
              </m:oMath>
            </m:oMathPara>
          </w:p>
          <w:p w14:paraId="6BDEB14D" w14:textId="12CCCF3E" w:rsidR="00537636" w:rsidRPr="00537636" w:rsidRDefault="00537636" w:rsidP="00E241B0">
            <w:pPr>
              <w:pStyle w:val="Sub-chapters"/>
              <w:ind w:firstLine="0"/>
              <w:jc w:val="center"/>
            </w:pPr>
            <m:oMathPara>
              <m:oMathParaPr>
                <m:jc m:val="center"/>
              </m:oMathParaPr>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537636" w14:paraId="6EAA6299" w14:textId="77777777" w:rsidTr="00E241B0">
        <w:trPr>
          <w:jc w:val="center"/>
        </w:trPr>
        <w:tc>
          <w:tcPr>
            <w:tcW w:w="4283" w:type="dxa"/>
          </w:tcPr>
          <w:p w14:paraId="3EAF85BC" w14:textId="61BDC67A" w:rsidR="00537636" w:rsidRPr="00537636" w:rsidRDefault="00537636" w:rsidP="00E241B0">
            <w:pPr>
              <w:pStyle w:val="Equations"/>
              <w:ind w:left="0"/>
              <w:jc w:val="center"/>
              <w:rPr>
                <w:i/>
                <w:iCs/>
              </w:rPr>
            </w:pPr>
            <w:bookmarkStart w:id="76" w:name="_Toc79511877"/>
            <w:r w:rsidRPr="00537636">
              <w:rPr>
                <w:i/>
                <w:iCs/>
              </w:rPr>
              <w:t xml:space="preserve">Equation 3. </w:t>
            </w:r>
            <w:r w:rsidR="00245780">
              <w:rPr>
                <w:i/>
                <w:iCs/>
              </w:rPr>
              <w:t xml:space="preserve">Normalizing </w:t>
            </w:r>
            <w:r w:rsidR="00CD072A">
              <w:rPr>
                <w:i/>
                <w:iCs/>
              </w:rPr>
              <w:t>Constant</w:t>
            </w:r>
            <w:bookmarkEnd w:id="76"/>
          </w:p>
        </w:tc>
      </w:tr>
      <w:tr w:rsidR="00537636" w14:paraId="161A17B4" w14:textId="77777777" w:rsidTr="00E241B0">
        <w:trPr>
          <w:jc w:val="center"/>
        </w:trPr>
        <w:tc>
          <w:tcPr>
            <w:tcW w:w="4283" w:type="dxa"/>
          </w:tcPr>
          <w:p w14:paraId="1995779A" w14:textId="21EE7C03" w:rsidR="00537636" w:rsidRDefault="00537636" w:rsidP="00E241B0">
            <w:pPr>
              <w:jc w:val="center"/>
            </w:pPr>
            <w:r>
              <w:fldChar w:fldCharType="begin"/>
            </w:r>
            <w: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2E726A2" w14:textId="77777777" w:rsidR="002F3D97" w:rsidRDefault="002F3D97" w:rsidP="00E241B0">
      <w:pPr>
        <w:ind w:firstLine="0"/>
      </w:pPr>
    </w:p>
    <w:p w14:paraId="696F8A56" w14:textId="47E63D4B" w:rsidR="0059292B" w:rsidRDefault="00E756AC" w:rsidP="00E241B0">
      <w:pPr>
        <w:ind w:firstLine="0"/>
      </w:pPr>
      <w:r>
        <w:t>Bayes</w:t>
      </w:r>
      <w:r w:rsidR="0059292B">
        <w:t xml:space="preserve">’ theorem can then </w:t>
      </w:r>
      <w:r w:rsidR="003C51D8">
        <w:t xml:space="preserve">easily </w:t>
      </w:r>
      <w:r w:rsidR="0059292B">
        <w:t>be converted into a classifier and takes on the form as seen in equation 4</w:t>
      </w:r>
      <w:r w:rsidR="00713F86">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14:paraId="7149D308" w14:textId="77777777" w:rsidTr="003C51D8">
        <w:trPr>
          <w:jc w:val="center"/>
        </w:trPr>
        <w:tc>
          <w:tcPr>
            <w:tcW w:w="4077" w:type="dxa"/>
          </w:tcPr>
          <w:p w14:paraId="6F1AC6CF" w14:textId="6C783F0F" w:rsidR="0059292B" w:rsidRDefault="0059292B" w:rsidP="0059292B">
            <w:pPr>
              <w:pStyle w:val="Sub-chapters"/>
              <w:ind w:firstLine="0"/>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r>
      <w:tr w:rsidR="0059292B" w14:paraId="67A0E2EC" w14:textId="77777777" w:rsidTr="003C51D8">
        <w:trPr>
          <w:jc w:val="center"/>
        </w:trPr>
        <w:tc>
          <w:tcPr>
            <w:tcW w:w="4077" w:type="dxa"/>
          </w:tcPr>
          <w:p w14:paraId="3831C009" w14:textId="69E4F5AE" w:rsidR="0059292B" w:rsidRPr="00713F86" w:rsidRDefault="0059292B" w:rsidP="0059292B">
            <w:pPr>
              <w:pStyle w:val="Equations"/>
              <w:ind w:left="0"/>
              <w:rPr>
                <w:i/>
                <w:iCs/>
              </w:rPr>
            </w:pPr>
            <w:bookmarkStart w:id="77" w:name="_Toc79423959"/>
            <w:bookmarkStart w:id="78" w:name="_Toc79511878"/>
            <w:r w:rsidRPr="00713F86">
              <w:rPr>
                <w:i/>
                <w:iCs/>
              </w:rPr>
              <w:t>Equation 4. Naïve</w:t>
            </w:r>
            <w:r w:rsidR="00C90F38">
              <w:rPr>
                <w:i/>
                <w:iCs/>
              </w:rPr>
              <w:t xml:space="preserve"> </w:t>
            </w:r>
            <w:r w:rsidR="00E756AC">
              <w:rPr>
                <w:i/>
                <w:iCs/>
              </w:rPr>
              <w:t>Bayes</w:t>
            </w:r>
            <w:r w:rsidRPr="00713F86">
              <w:rPr>
                <w:i/>
                <w:iCs/>
              </w:rPr>
              <w:t xml:space="preserve">’ </w:t>
            </w:r>
            <w:r w:rsidR="00713F86">
              <w:rPr>
                <w:i/>
                <w:iCs/>
              </w:rPr>
              <w:t>C</w:t>
            </w:r>
            <w:r w:rsidRPr="00713F86">
              <w:rPr>
                <w:i/>
                <w:iCs/>
              </w:rPr>
              <w:t>lassifier</w:t>
            </w:r>
            <w:bookmarkEnd w:id="77"/>
            <w:bookmarkEnd w:id="78"/>
          </w:p>
        </w:tc>
      </w:tr>
      <w:tr w:rsidR="0059292B" w14:paraId="6929C179" w14:textId="77777777" w:rsidTr="003C51D8">
        <w:trPr>
          <w:jc w:val="center"/>
        </w:trPr>
        <w:tc>
          <w:tcPr>
            <w:tcW w:w="4077" w:type="dxa"/>
          </w:tcPr>
          <w:p w14:paraId="222E66C8" w14:textId="1DB37D3B" w:rsidR="0059292B" w:rsidRDefault="0059292B" w:rsidP="0059292B">
            <w:r w:rsidRPr="00940473">
              <w:fldChar w:fldCharType="begin"/>
            </w:r>
            <w:r w:rsidR="00713F86">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940473">
              <w:fldChar w:fldCharType="separate"/>
            </w:r>
            <w:r w:rsidR="00713F86" w:rsidRPr="00713F86">
              <w:t>(Jurafsky &amp; Martin, 2020, p. 57)</w:t>
            </w:r>
            <w:r w:rsidRPr="00940473">
              <w:fldChar w:fldCharType="end"/>
            </w:r>
          </w:p>
        </w:tc>
      </w:tr>
    </w:tbl>
    <w:p w14:paraId="2C540008" w14:textId="77777777" w:rsidR="002F3D97" w:rsidRPr="002F3D97" w:rsidRDefault="002F3D97" w:rsidP="00362280">
      <w:pPr>
        <w:ind w:firstLine="0"/>
      </w:pPr>
    </w:p>
    <w:p w14:paraId="5DAD4E3F" w14:textId="15FA8C54" w:rsidR="00E241B0" w:rsidRDefault="009D2569" w:rsidP="00362280">
      <w:pPr>
        <w:ind w:firstLine="0"/>
      </w:pPr>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tasks, only the maximum argument is relevant</w:t>
      </w:r>
      <w:r w:rsidR="002F3D97">
        <w:t>. The maximum argument consists of the product of the  likelihood and prior probability</w:t>
      </w:r>
      <w:r w:rsidR="007449E6">
        <w:t xml:space="preserve">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14:paraId="0EB1A73E" w14:textId="77777777" w:rsidTr="00362280">
        <w:trPr>
          <w:jc w:val="center"/>
        </w:trPr>
        <w:tc>
          <w:tcPr>
            <w:tcW w:w="6268" w:type="dxa"/>
          </w:tcPr>
          <w:p w14:paraId="0373DB53" w14:textId="675A612C" w:rsidR="00E241B0" w:rsidRDefault="00E241B0" w:rsidP="00362280">
            <w:pPr>
              <w:pStyle w:val="Sub-chapters"/>
              <w:ind w:firstLine="0"/>
              <w:jc w:val="center"/>
            </w:pPr>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E241B0" w14:paraId="018ACAE8" w14:textId="77777777" w:rsidTr="00362280">
        <w:trPr>
          <w:jc w:val="center"/>
        </w:trPr>
        <w:tc>
          <w:tcPr>
            <w:tcW w:w="6268" w:type="dxa"/>
          </w:tcPr>
          <w:p w14:paraId="5069AFD1" w14:textId="23B999B6" w:rsidR="00E241B0" w:rsidRPr="00E241B0" w:rsidRDefault="00E241B0" w:rsidP="00362280">
            <w:pPr>
              <w:pStyle w:val="Equations"/>
              <w:ind w:left="0"/>
              <w:jc w:val="center"/>
              <w:rPr>
                <w:i/>
                <w:iCs/>
              </w:rPr>
            </w:pPr>
            <w:bookmarkStart w:id="79" w:name="_Toc79423960"/>
            <w:bookmarkStart w:id="80" w:name="_Toc79511879"/>
            <w:r w:rsidRPr="00E241B0">
              <w:rPr>
                <w:i/>
                <w:iCs/>
              </w:rPr>
              <w:t>Equation 5. Argmax</w:t>
            </w:r>
            <w:bookmarkEnd w:id="79"/>
            <w:bookmarkEnd w:id="80"/>
          </w:p>
        </w:tc>
      </w:tr>
      <w:tr w:rsidR="00CD072A" w14:paraId="6B660B0D" w14:textId="77777777" w:rsidTr="00362280">
        <w:trPr>
          <w:jc w:val="center"/>
        </w:trPr>
        <w:tc>
          <w:tcPr>
            <w:tcW w:w="6268" w:type="dxa"/>
          </w:tcPr>
          <w:p w14:paraId="4496E1ED" w14:textId="73E720DD" w:rsidR="00CD072A" w:rsidRDefault="00CD072A" w:rsidP="00CD072A">
            <w:pPr>
              <w:jc w:val="center"/>
            </w:pPr>
            <w:r>
              <w:fldChar w:fldCharType="begin"/>
            </w:r>
            <w: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4E3D4A8" w14:textId="392A9A05" w:rsidR="006B25CB" w:rsidRPr="00940473" w:rsidRDefault="006B25CB" w:rsidP="00362280">
      <w:pPr>
        <w:ind w:firstLine="0"/>
      </w:pPr>
    </w:p>
    <w:p w14:paraId="304EBC49" w14:textId="4BD6B6B9" w:rsidR="00F32615" w:rsidRDefault="00F32615" w:rsidP="001D20AC">
      <w:r w:rsidRPr="00940473">
        <w:t xml:space="preserve">This also applies to the </w:t>
      </w:r>
      <w:r w:rsidR="00E82B94">
        <w:t>naïve</w:t>
      </w:r>
      <w:r w:rsidR="00C90F38">
        <w:t xml:space="preserve"> </w:t>
      </w:r>
      <w:r w:rsidR="00E756AC">
        <w:t>Bayes</w:t>
      </w:r>
      <w:r w:rsidRPr="00940473">
        <w:t xml:space="preserve">’ classifier </w:t>
      </w:r>
      <w:r w:rsidR="00F621BD" w:rsidRPr="00940473">
        <w:t>producing a simple, but effective model</w:t>
      </w:r>
      <w:r w:rsidR="007449E6">
        <w:t xml:space="preserve">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14:paraId="51E5BD2D" w14:textId="77777777" w:rsidTr="001B70A0">
        <w:trPr>
          <w:jc w:val="center"/>
        </w:trPr>
        <w:tc>
          <w:tcPr>
            <w:tcW w:w="4961" w:type="dxa"/>
          </w:tcPr>
          <w:p w14:paraId="296990D3" w14:textId="2E0976F7"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tc>
      </w:tr>
      <w:tr w:rsidR="001B70A0" w14:paraId="48BD8850" w14:textId="77777777" w:rsidTr="001B70A0">
        <w:trPr>
          <w:jc w:val="center"/>
        </w:trPr>
        <w:tc>
          <w:tcPr>
            <w:tcW w:w="4961" w:type="dxa"/>
          </w:tcPr>
          <w:p w14:paraId="75974EF8" w14:textId="399EA3F7" w:rsidR="001B70A0" w:rsidRPr="00245780" w:rsidRDefault="001B70A0" w:rsidP="001B70A0">
            <w:pPr>
              <w:pStyle w:val="Equations"/>
              <w:ind w:left="0"/>
              <w:jc w:val="center"/>
              <w:rPr>
                <w:i/>
                <w:iCs/>
              </w:rPr>
            </w:pPr>
            <w:bookmarkStart w:id="81" w:name="_Toc79423961"/>
            <w:bookmarkStart w:id="82" w:name="_Toc79511880"/>
            <w:r w:rsidRPr="00245780">
              <w:rPr>
                <w:i/>
                <w:iCs/>
              </w:rPr>
              <w:t xml:space="preserve">Equation </w:t>
            </w:r>
            <w:r w:rsidR="007449E6">
              <w:rPr>
                <w:i/>
                <w:iCs/>
              </w:rPr>
              <w:t>6</w:t>
            </w:r>
            <w:r w:rsidRPr="00245780">
              <w:rPr>
                <w:i/>
                <w:iCs/>
              </w:rPr>
              <w:t>. Argmax of Classification</w:t>
            </w:r>
            <w:bookmarkEnd w:id="81"/>
            <w:bookmarkEnd w:id="82"/>
          </w:p>
        </w:tc>
      </w:tr>
      <w:tr w:rsidR="001B70A0" w14:paraId="267E6697" w14:textId="77777777" w:rsidTr="001B70A0">
        <w:trPr>
          <w:jc w:val="center"/>
        </w:trPr>
        <w:tc>
          <w:tcPr>
            <w:tcW w:w="4961" w:type="dxa"/>
          </w:tcPr>
          <w:p w14:paraId="2A234798" w14:textId="57D320CA" w:rsidR="001B70A0" w:rsidRDefault="001B70A0" w:rsidP="001B70A0">
            <w:pPr>
              <w:jc w:val="center"/>
            </w:pPr>
            <w:r w:rsidRPr="00940473">
              <w:fldChar w:fldCharType="begin"/>
            </w:r>
            <w:r w:rsidR="00DF3078">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00CD072A" w:rsidRPr="00CD072A">
              <w:t>(Jurafsky &amp; Martin, 2020, p. 5</w:t>
            </w:r>
            <w:r w:rsidR="00CD072A">
              <w:t>7</w:t>
            </w:r>
            <w:r w:rsidR="00CD072A" w:rsidRPr="00CD072A">
              <w:t>)</w:t>
            </w:r>
            <w:r w:rsidRPr="00940473">
              <w:fldChar w:fldCharType="end"/>
            </w:r>
          </w:p>
        </w:tc>
      </w:tr>
    </w:tbl>
    <w:p w14:paraId="071281D4" w14:textId="0BF5598D" w:rsidR="006B25CB" w:rsidRPr="00940473" w:rsidRDefault="006B25CB" w:rsidP="001B70A0">
      <w:pPr>
        <w:pStyle w:val="Equations"/>
        <w:ind w:left="0"/>
        <w:outlineLvl w:val="9"/>
      </w:pPr>
    </w:p>
    <w:p w14:paraId="7C3B379C" w14:textId="65D340E6" w:rsidR="0045751C" w:rsidRDefault="00F621BD" w:rsidP="007449E6">
      <w:r w:rsidRPr="00940473">
        <w:t xml:space="preserve">To determine the most fitting class, </w:t>
      </w:r>
      <w:r w:rsidR="0045751C" w:rsidRPr="00940473">
        <w:t>the two probabilities must first be computed</w:t>
      </w:r>
      <w:r w:rsidR="00946BEB" w:rsidRPr="00940473">
        <w:t xml:space="preserve"> </w:t>
      </w:r>
      <w:r w:rsidR="007449E6">
        <w:t>as in equation 6.</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14:paraId="6F3652ED" w14:textId="77777777" w:rsidTr="001B70A0">
        <w:trPr>
          <w:jc w:val="center"/>
        </w:trPr>
        <w:tc>
          <w:tcPr>
            <w:tcW w:w="4219" w:type="dxa"/>
          </w:tcPr>
          <w:p w14:paraId="6F537181" w14:textId="2AD3E24E"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4A106B41" w14:textId="77777777" w:rsidTr="001B70A0">
        <w:trPr>
          <w:jc w:val="center"/>
        </w:trPr>
        <w:tc>
          <w:tcPr>
            <w:tcW w:w="4219" w:type="dxa"/>
          </w:tcPr>
          <w:p w14:paraId="1218520D" w14:textId="08A828E7" w:rsidR="001B70A0" w:rsidRPr="007449E6" w:rsidRDefault="001B70A0" w:rsidP="001B70A0">
            <w:pPr>
              <w:pStyle w:val="Equations"/>
              <w:ind w:left="0"/>
              <w:jc w:val="center"/>
              <w:rPr>
                <w:i/>
                <w:iCs/>
              </w:rPr>
            </w:pPr>
            <w:bookmarkStart w:id="83" w:name="_Toc79423962"/>
            <w:bookmarkStart w:id="84" w:name="_Toc79511881"/>
            <w:r w:rsidRPr="007449E6">
              <w:rPr>
                <w:i/>
                <w:iCs/>
              </w:rPr>
              <w:t xml:space="preserve">Equation </w:t>
            </w:r>
            <w:r w:rsidR="007449E6">
              <w:rPr>
                <w:i/>
                <w:iCs/>
              </w:rPr>
              <w:t>7</w:t>
            </w:r>
            <w:r w:rsidRPr="007449E6">
              <w:rPr>
                <w:i/>
                <w:iCs/>
              </w:rPr>
              <w:t>. Model Probabilities</w:t>
            </w:r>
            <w:bookmarkEnd w:id="83"/>
            <w:bookmarkEnd w:id="84"/>
          </w:p>
        </w:tc>
      </w:tr>
      <w:tr w:rsidR="00CD072A" w14:paraId="6677FF22" w14:textId="77777777" w:rsidTr="001B70A0">
        <w:trPr>
          <w:jc w:val="center"/>
        </w:trPr>
        <w:tc>
          <w:tcPr>
            <w:tcW w:w="4219" w:type="dxa"/>
          </w:tcPr>
          <w:p w14:paraId="72EF6EBB" w14:textId="1C985256" w:rsidR="00CD072A" w:rsidRDefault="00CD072A" w:rsidP="00CD072A">
            <w:pPr>
              <w:jc w:val="center"/>
            </w:pPr>
            <w:r w:rsidRPr="00940473">
              <w:fldChar w:fldCharType="begin"/>
            </w:r>
            <w:r w:rsidR="00DF3078">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F258358" w14:textId="6E7BBC04" w:rsidR="006B25CB" w:rsidRPr="00940473" w:rsidRDefault="0071773A" w:rsidP="001B70A0">
      <w:pPr>
        <w:pStyle w:val="Equations"/>
        <w:ind w:left="0"/>
        <w:outlineLvl w:val="9"/>
      </w:pPr>
      <w:r w:rsidRPr="00940473">
        <w:t xml:space="preserve"> </w:t>
      </w:r>
      <w:r w:rsidR="001B70A0">
        <w:t xml:space="preserve"> </w:t>
      </w:r>
    </w:p>
    <w:p w14:paraId="6AC73CB2" w14:textId="7E0F3D65" w:rsidR="0045751C" w:rsidRDefault="003D6548" w:rsidP="001D20AC">
      <w:r w:rsidRPr="00940473">
        <w:t xml:space="preserve"> P(c)</w:t>
      </w:r>
      <w:r w:rsidR="00B820AE" w:rsidRPr="00940473">
        <w:t xml:space="preserve"> is the prior probability of a given class. The likelihood</w:t>
      </w:r>
      <w:r w:rsidR="007449E6">
        <w:t xml:space="preserve">, as in equation 8, </w:t>
      </w:r>
      <w:r w:rsidR="00B820AE" w:rsidRPr="00940473">
        <w:t xml:space="preserve"> is assumed to be in line with the bag-of-words principle, which states that the position of the words is irrelevant.</w:t>
      </w:r>
      <w:r w:rsidR="00B029FC" w:rsidRPr="00940473">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14:paraId="33BBD111" w14:textId="77777777" w:rsidTr="00B57E94">
        <w:tc>
          <w:tcPr>
            <w:tcW w:w="4961" w:type="dxa"/>
          </w:tcPr>
          <w:p w14:paraId="2DE13505" w14:textId="7D289931"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6CE450C6" w14:textId="77777777" w:rsidTr="00B57E94">
        <w:tc>
          <w:tcPr>
            <w:tcW w:w="4961" w:type="dxa"/>
          </w:tcPr>
          <w:p w14:paraId="47504142" w14:textId="62F3FE0C" w:rsidR="001B70A0" w:rsidRPr="007449E6" w:rsidRDefault="001B70A0" w:rsidP="001B70A0">
            <w:pPr>
              <w:pStyle w:val="Equations"/>
              <w:ind w:left="0"/>
              <w:jc w:val="center"/>
              <w:rPr>
                <w:i/>
                <w:iCs/>
              </w:rPr>
            </w:pPr>
            <w:bookmarkStart w:id="85" w:name="_Toc79423963"/>
            <w:bookmarkStart w:id="86" w:name="_Toc79511882"/>
            <w:r w:rsidRPr="007449E6">
              <w:rPr>
                <w:i/>
                <w:iCs/>
              </w:rPr>
              <w:t xml:space="preserve">Equation </w:t>
            </w:r>
            <w:r w:rsidR="007449E6" w:rsidRPr="007449E6">
              <w:rPr>
                <w:i/>
                <w:iCs/>
              </w:rPr>
              <w:t>8</w:t>
            </w:r>
            <w:r w:rsidRPr="007449E6">
              <w:rPr>
                <w:i/>
                <w:iCs/>
              </w:rPr>
              <w:t xml:space="preserve">. </w:t>
            </w:r>
            <w:r w:rsidR="007449E6">
              <w:rPr>
                <w:i/>
                <w:iCs/>
              </w:rPr>
              <w:t>L</w:t>
            </w:r>
            <w:r w:rsidRPr="007449E6">
              <w:rPr>
                <w:i/>
                <w:iCs/>
              </w:rPr>
              <w:t>ikelihood</w:t>
            </w:r>
            <w:bookmarkEnd w:id="85"/>
            <w:bookmarkEnd w:id="86"/>
          </w:p>
        </w:tc>
      </w:tr>
      <w:tr w:rsidR="00CD072A" w14:paraId="0A3FBAA0" w14:textId="77777777" w:rsidTr="00B57E94">
        <w:tc>
          <w:tcPr>
            <w:tcW w:w="4961" w:type="dxa"/>
          </w:tcPr>
          <w:p w14:paraId="0DFBA6EE" w14:textId="19F41E3C" w:rsidR="00CD072A" w:rsidRPr="001B70A0" w:rsidRDefault="00CD072A" w:rsidP="00CD072A">
            <w:pPr>
              <w:jc w:val="center"/>
            </w:pPr>
            <w:r w:rsidRPr="00940473">
              <w:fldChar w:fldCharType="begin"/>
            </w:r>
            <w:r w:rsidR="00DF3078">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65A6A568" w14:textId="32ABAC38" w:rsidR="006B25CB" w:rsidRPr="00940473" w:rsidRDefault="001B70A0" w:rsidP="001B70A0">
      <w:pPr>
        <w:ind w:firstLine="0"/>
      </w:pPr>
      <w:r>
        <w:t xml:space="preserve"> </w:t>
      </w:r>
    </w:p>
    <w:p w14:paraId="2BD477F0" w14:textId="33BE2BD9" w:rsidR="00F621BD" w:rsidRDefault="005278F2" w:rsidP="001D20AC">
      <w:r w:rsidRPr="00940473">
        <w:t>Thus, the naïve</w:t>
      </w:r>
      <w:r w:rsidR="00C90F38">
        <w:t xml:space="preserve"> </w:t>
      </w:r>
      <w:r w:rsidR="00E756AC">
        <w:t>Bayes</w:t>
      </w:r>
      <w:r w:rsidRPr="00940473">
        <w:t xml:space="preserve"> assumes that </w:t>
      </w:r>
      <w:r w:rsidR="006B25CB" w:rsidRPr="00940473">
        <w:t>occurrence of the features</w:t>
      </w:r>
      <w:r w:rsidRPr="00940473">
        <w:t>, but not</w:t>
      </w:r>
      <w:r w:rsidR="006B25CB" w:rsidRPr="00940473">
        <w:t xml:space="preserve"> their</w:t>
      </w:r>
      <w:r w:rsidRPr="00940473">
        <w:t xml:space="preserve"> position</w:t>
      </w:r>
      <w:r w:rsidR="007449E6">
        <w:t xml:space="preserve"> as laid out in equation 9</w:t>
      </w:r>
      <w:r w:rsidRPr="00940473">
        <w:t>:</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14:paraId="0602825F" w14:textId="77777777" w:rsidTr="008C4FDA">
        <w:trPr>
          <w:jc w:val="center"/>
        </w:trPr>
        <w:tc>
          <w:tcPr>
            <w:tcW w:w="5615" w:type="dxa"/>
          </w:tcPr>
          <w:p w14:paraId="13999554" w14:textId="1A50DF35" w:rsidR="001B70A0" w:rsidRDefault="001B70A0" w:rsidP="00B57E94">
            <w:pPr>
              <w:pStyle w:val="Sub-chapters"/>
              <w:ind w:firstLine="0"/>
              <w:jc w:val="cente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tc>
      </w:tr>
      <w:tr w:rsidR="001B70A0" w14:paraId="060B2232" w14:textId="77777777" w:rsidTr="008C4FDA">
        <w:trPr>
          <w:jc w:val="center"/>
        </w:trPr>
        <w:tc>
          <w:tcPr>
            <w:tcW w:w="5615" w:type="dxa"/>
          </w:tcPr>
          <w:p w14:paraId="29503B99" w14:textId="5AB5AFE4" w:rsidR="001B70A0" w:rsidRPr="007449E6" w:rsidRDefault="001B70A0" w:rsidP="00B57E94">
            <w:pPr>
              <w:pStyle w:val="Equations"/>
              <w:ind w:left="0"/>
              <w:jc w:val="center"/>
              <w:rPr>
                <w:i/>
                <w:iCs/>
              </w:rPr>
            </w:pPr>
            <w:bookmarkStart w:id="87" w:name="_Toc79423964"/>
            <w:bookmarkStart w:id="88" w:name="_Toc79511883"/>
            <w:r w:rsidRPr="007449E6">
              <w:rPr>
                <w:i/>
                <w:iCs/>
              </w:rPr>
              <w:t xml:space="preserve">Equation </w:t>
            </w:r>
            <w:r w:rsidR="007449E6" w:rsidRPr="007449E6">
              <w:rPr>
                <w:i/>
                <w:iCs/>
              </w:rPr>
              <w:t>9</w:t>
            </w:r>
            <w:r w:rsidRPr="007449E6">
              <w:rPr>
                <w:i/>
                <w:iCs/>
              </w:rPr>
              <w:t xml:space="preserve">. Composition of </w:t>
            </w:r>
            <w:r w:rsidR="007449E6">
              <w:rPr>
                <w:i/>
                <w:iCs/>
              </w:rPr>
              <w:t>L</w:t>
            </w:r>
            <w:r w:rsidRPr="007449E6">
              <w:rPr>
                <w:i/>
                <w:iCs/>
              </w:rPr>
              <w:t>ikelihood</w:t>
            </w:r>
            <w:bookmarkEnd w:id="87"/>
            <w:bookmarkEnd w:id="88"/>
          </w:p>
        </w:tc>
      </w:tr>
      <w:tr w:rsidR="00CD072A" w14:paraId="44205531" w14:textId="77777777" w:rsidTr="008C4FDA">
        <w:trPr>
          <w:jc w:val="center"/>
        </w:trPr>
        <w:tc>
          <w:tcPr>
            <w:tcW w:w="5615" w:type="dxa"/>
          </w:tcPr>
          <w:p w14:paraId="742B81D2" w14:textId="450C13F1" w:rsidR="00CD072A" w:rsidRDefault="00CD072A" w:rsidP="00CD072A">
            <w:pPr>
              <w:ind w:firstLine="0"/>
              <w:jc w:val="center"/>
            </w:pPr>
            <w:r w:rsidRPr="00940473">
              <w:fldChar w:fldCharType="begin"/>
            </w:r>
            <w:r w:rsidR="00DF3078">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BD2B0E2" w14:textId="4370CAB2" w:rsidR="003A6ED5" w:rsidRPr="00940473" w:rsidRDefault="003A6ED5" w:rsidP="001B70A0">
      <w:pPr>
        <w:pStyle w:val="Equations"/>
        <w:ind w:left="0"/>
        <w:outlineLvl w:val="9"/>
      </w:pPr>
    </w:p>
    <w:p w14:paraId="363A0259" w14:textId="7285DAB2" w:rsidR="005278F2" w:rsidRDefault="007449E6" w:rsidP="001D20AC">
      <w: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1B70A0" w14:paraId="1EEC7358" w14:textId="77777777" w:rsidTr="00CD072A">
        <w:trPr>
          <w:jc w:val="center"/>
        </w:trPr>
        <w:tc>
          <w:tcPr>
            <w:tcW w:w="4421" w:type="dxa"/>
          </w:tcPr>
          <w:p w14:paraId="6AB4389B" w14:textId="7F33C191" w:rsidR="001B70A0" w:rsidRDefault="001B70A0" w:rsidP="001B70A0">
            <w:pPr>
              <w:pStyle w:val="Sub-chapters"/>
              <w:ind w:firstLine="0"/>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20F3A36" w14:textId="77777777" w:rsidTr="00CD072A">
        <w:trPr>
          <w:jc w:val="center"/>
        </w:trPr>
        <w:tc>
          <w:tcPr>
            <w:tcW w:w="4421" w:type="dxa"/>
          </w:tcPr>
          <w:p w14:paraId="7011B30F" w14:textId="39D0BE7A" w:rsidR="001B70A0" w:rsidRPr="007449E6" w:rsidRDefault="001B70A0" w:rsidP="008C4FDA">
            <w:pPr>
              <w:pStyle w:val="Equations"/>
              <w:ind w:left="0"/>
              <w:rPr>
                <w:i/>
                <w:iCs/>
              </w:rPr>
            </w:pPr>
            <w:bookmarkStart w:id="89" w:name="_Toc79423965"/>
            <w:bookmarkStart w:id="90" w:name="_Toc79511884"/>
            <w:r w:rsidRPr="007449E6">
              <w:rPr>
                <w:i/>
                <w:iCs/>
              </w:rPr>
              <w:t xml:space="preserve">Equation </w:t>
            </w:r>
            <w:r w:rsidR="007449E6">
              <w:rPr>
                <w:i/>
                <w:iCs/>
              </w:rPr>
              <w:t>10</w:t>
            </w:r>
            <w:r w:rsidRPr="007449E6">
              <w:rPr>
                <w:i/>
                <w:iCs/>
              </w:rPr>
              <w:t xml:space="preserve">. </w:t>
            </w:r>
            <w:r w:rsidR="007449E6">
              <w:rPr>
                <w:i/>
                <w:iCs/>
              </w:rPr>
              <w:t>A</w:t>
            </w:r>
            <w:r w:rsidRPr="007449E6">
              <w:rPr>
                <w:i/>
                <w:iCs/>
              </w:rPr>
              <w:t xml:space="preserve">rgmax of </w:t>
            </w:r>
            <w:r w:rsidR="007449E6">
              <w:rPr>
                <w:i/>
                <w:iCs/>
              </w:rPr>
              <w:t>L</w:t>
            </w:r>
            <w:r w:rsidRPr="007449E6">
              <w:rPr>
                <w:i/>
                <w:iCs/>
              </w:rPr>
              <w:t>ikelihood</w:t>
            </w:r>
            <w:bookmarkEnd w:id="89"/>
            <w:bookmarkEnd w:id="90"/>
            <w:r w:rsidRPr="007449E6">
              <w:rPr>
                <w:i/>
                <w:iCs/>
              </w:rPr>
              <w:t xml:space="preserve"> </w:t>
            </w:r>
          </w:p>
        </w:tc>
      </w:tr>
      <w:tr w:rsidR="00CD072A" w14:paraId="22EF8718" w14:textId="77777777" w:rsidTr="00CD072A">
        <w:trPr>
          <w:jc w:val="center"/>
        </w:trPr>
        <w:tc>
          <w:tcPr>
            <w:tcW w:w="4421" w:type="dxa"/>
          </w:tcPr>
          <w:p w14:paraId="4D391BE2" w14:textId="673E7461" w:rsidR="00CD072A" w:rsidRDefault="00CD072A" w:rsidP="00CD072A">
            <w:r w:rsidRPr="00940473">
              <w:fldChar w:fldCharType="begin"/>
            </w:r>
            <w:r w:rsidR="00DF3078">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1F73AEA3" w14:textId="638F8332" w:rsidR="005278F2" w:rsidRPr="00940473" w:rsidRDefault="005278F2" w:rsidP="001B70A0">
      <w:pPr>
        <w:pStyle w:val="Equations"/>
        <w:ind w:left="0"/>
        <w:outlineLvl w:val="9"/>
      </w:pPr>
    </w:p>
    <w:p w14:paraId="3877F14A" w14:textId="0C53DE8C" w:rsidR="005278F2"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r w:rsidR="007449E6">
        <w:t xml:space="preserve">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14:paraId="1EC0520E" w14:textId="77777777" w:rsidTr="00B57E94">
        <w:trPr>
          <w:jc w:val="center"/>
        </w:trPr>
        <w:tc>
          <w:tcPr>
            <w:tcW w:w="4503" w:type="dxa"/>
          </w:tcPr>
          <w:p w14:paraId="044323C8" w14:textId="58D38B15" w:rsidR="001B70A0" w:rsidRDefault="001B70A0" w:rsidP="008C4FDA">
            <w:pPr>
              <w:pStyle w:val="Sub-chapters"/>
              <w:ind w:firstLine="0"/>
              <w:jc w:val="center"/>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12C49D1" w14:textId="77777777" w:rsidTr="00B57E94">
        <w:trPr>
          <w:jc w:val="center"/>
        </w:trPr>
        <w:tc>
          <w:tcPr>
            <w:tcW w:w="4503" w:type="dxa"/>
          </w:tcPr>
          <w:p w14:paraId="53189581" w14:textId="7B333725" w:rsidR="001B70A0" w:rsidRPr="00E77D8F" w:rsidRDefault="001B70A0" w:rsidP="008C4FDA">
            <w:pPr>
              <w:pStyle w:val="Equations"/>
              <w:ind w:left="0"/>
              <w:jc w:val="center"/>
              <w:rPr>
                <w:i/>
                <w:iCs/>
              </w:rPr>
            </w:pPr>
            <w:bookmarkStart w:id="91" w:name="_Toc79423966"/>
            <w:bookmarkStart w:id="92" w:name="_Toc79511885"/>
            <w:r w:rsidRPr="00E77D8F">
              <w:rPr>
                <w:i/>
                <w:iCs/>
              </w:rPr>
              <w:t>Equation 1</w:t>
            </w:r>
            <w:r w:rsidR="007449E6" w:rsidRPr="00E77D8F">
              <w:rPr>
                <w:i/>
                <w:iCs/>
              </w:rPr>
              <w:t>1</w:t>
            </w:r>
            <w:r w:rsidRPr="00E77D8F">
              <w:rPr>
                <w:i/>
                <w:iCs/>
              </w:rPr>
              <w:t xml:space="preserve">. Calculating </w:t>
            </w:r>
            <w:r w:rsidR="00144AFA">
              <w:rPr>
                <w:i/>
                <w:iCs/>
              </w:rPr>
              <w:t>A</w:t>
            </w:r>
            <w:r w:rsidRPr="00E77D8F">
              <w:rPr>
                <w:i/>
                <w:iCs/>
              </w:rPr>
              <w:t>rgmax</w:t>
            </w:r>
            <w:bookmarkEnd w:id="91"/>
            <w:bookmarkEnd w:id="92"/>
          </w:p>
        </w:tc>
      </w:tr>
      <w:tr w:rsidR="00CD072A" w14:paraId="132CFCE0" w14:textId="77777777" w:rsidTr="00B57E94">
        <w:trPr>
          <w:jc w:val="center"/>
        </w:trPr>
        <w:tc>
          <w:tcPr>
            <w:tcW w:w="4503" w:type="dxa"/>
          </w:tcPr>
          <w:p w14:paraId="4B18D840" w14:textId="21A321F5" w:rsidR="00CD072A" w:rsidRDefault="00CD072A" w:rsidP="00CD072A">
            <w:pPr>
              <w:jc w:val="center"/>
            </w:pPr>
            <w:r w:rsidRPr="00940473">
              <w:fldChar w:fldCharType="begin"/>
            </w:r>
            <w:r w:rsidR="00DF3078">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244493B3" w14:textId="38EEBADF" w:rsidR="00471A8F" w:rsidRPr="00940473" w:rsidRDefault="00471A8F" w:rsidP="001B70A0">
      <w:pPr>
        <w:pStyle w:val="Equations"/>
        <w:ind w:left="0"/>
        <w:outlineLvl w:val="9"/>
      </w:pPr>
    </w:p>
    <w:p w14:paraId="2FA3C70E" w14:textId="6BD00DC6" w:rsidR="007A272C"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E77D8F">
        <w:t xml:space="preserve"> the</w:t>
      </w:r>
      <w:r w:rsidR="00B029FC" w:rsidRPr="00940473">
        <w:t xml:space="preserve"> </w:t>
      </w:r>
      <w:r w:rsidRPr="00940473">
        <w:t>MLE</w:t>
      </w:r>
      <w:r w:rsidR="00E77D8F">
        <w:t xml:space="preserve"> as presented in equation 12.</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1B70A0" w14:paraId="06871FF7" w14:textId="77777777" w:rsidTr="00CD072A">
        <w:trPr>
          <w:jc w:val="center"/>
        </w:trPr>
        <w:tc>
          <w:tcPr>
            <w:tcW w:w="4207" w:type="dxa"/>
          </w:tcPr>
          <w:p w14:paraId="2F37B0D1" w14:textId="3C1DE8A4" w:rsidR="001B70A0" w:rsidRDefault="001B70A0" w:rsidP="00B57E94">
            <w:pPr>
              <w:pStyle w:val="Sub-chapters"/>
              <w:ind w:firstLine="0"/>
              <w:jc w:val="center"/>
            </w:pPr>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oMath>
            </m:oMathPara>
          </w:p>
        </w:tc>
      </w:tr>
      <w:tr w:rsidR="001B70A0" w14:paraId="600C37A4" w14:textId="77777777" w:rsidTr="00CD072A">
        <w:trPr>
          <w:jc w:val="center"/>
        </w:trPr>
        <w:tc>
          <w:tcPr>
            <w:tcW w:w="4207" w:type="dxa"/>
          </w:tcPr>
          <w:p w14:paraId="08E1F8A3" w14:textId="31B11F4F" w:rsidR="001B70A0" w:rsidRPr="00E77D8F" w:rsidRDefault="001B70A0" w:rsidP="00B57E94">
            <w:pPr>
              <w:pStyle w:val="Equations"/>
              <w:ind w:left="0"/>
              <w:jc w:val="center"/>
              <w:rPr>
                <w:i/>
                <w:iCs/>
              </w:rPr>
            </w:pPr>
            <w:bookmarkStart w:id="93" w:name="_Toc79423967"/>
            <w:bookmarkStart w:id="94" w:name="_Toc79511886"/>
            <w:r w:rsidRPr="00E77D8F">
              <w:rPr>
                <w:i/>
                <w:iCs/>
              </w:rPr>
              <w:t>Equation 1</w:t>
            </w:r>
            <w:r w:rsidR="007449E6" w:rsidRPr="00E77D8F">
              <w:rPr>
                <w:i/>
                <w:iCs/>
              </w:rPr>
              <w:t>2</w:t>
            </w:r>
            <w:r w:rsidRPr="00E77D8F">
              <w:rPr>
                <w:i/>
                <w:iCs/>
              </w:rPr>
              <w:t>. MLE</w:t>
            </w:r>
            <w:bookmarkEnd w:id="93"/>
            <w:bookmarkEnd w:id="94"/>
          </w:p>
        </w:tc>
      </w:tr>
      <w:tr w:rsidR="00CD072A" w14:paraId="7E7CF260" w14:textId="77777777" w:rsidTr="00CD072A">
        <w:trPr>
          <w:jc w:val="center"/>
        </w:trPr>
        <w:tc>
          <w:tcPr>
            <w:tcW w:w="4207" w:type="dxa"/>
          </w:tcPr>
          <w:p w14:paraId="4FBF71C8" w14:textId="7FAA4274" w:rsidR="00CD072A" w:rsidRDefault="00CD072A" w:rsidP="00CD072A">
            <w:pPr>
              <w:jc w:val="center"/>
            </w:pPr>
            <w:r w:rsidRPr="00940473">
              <w:fldChar w:fldCharType="begin"/>
            </w:r>
            <w:r w:rsidR="00DF3078">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10048FD2" w14:textId="77777777" w:rsidR="001B70A0" w:rsidRPr="001B70A0" w:rsidRDefault="001B70A0" w:rsidP="001B70A0">
      <w:pPr>
        <w:pStyle w:val="Sub-chapters"/>
      </w:pPr>
    </w:p>
    <w:p w14:paraId="25151060" w14:textId="20579BD2" w:rsidR="00C02859"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is calculated, then divided by sum of how often words within a given class occur</w:t>
      </w:r>
      <w:r w:rsidR="00E77D8F">
        <w:t xml:space="preserve"> as presented in equation 13.</w:t>
      </w:r>
    </w:p>
    <w:p w14:paraId="3E25481B" w14:textId="77777777" w:rsidR="00E77D8F" w:rsidRPr="00E77D8F" w:rsidRDefault="00E77D8F" w:rsidP="00E77D8F">
      <w:pPr>
        <w:pStyle w:val="Sub-chapters"/>
        <w:ind w:firstLine="0"/>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7E38CA" w14:paraId="524A848D" w14:textId="77777777" w:rsidTr="00E77D8F">
        <w:trPr>
          <w:jc w:val="center"/>
        </w:trPr>
        <w:tc>
          <w:tcPr>
            <w:tcW w:w="5325" w:type="dxa"/>
          </w:tcPr>
          <w:p w14:paraId="2489B752" w14:textId="74560C33" w:rsidR="007E38CA" w:rsidRPr="00E77D8F" w:rsidRDefault="007E38CA" w:rsidP="00E77D8F">
            <w:pPr>
              <w:pStyle w:val="Sub-chapters"/>
              <w:ind w:firstLine="0"/>
              <w:jc w:val="center"/>
            </w:pPr>
            <m:oMathPara>
              <m:oMathParaPr>
                <m:jc m:val="center"/>
              </m:oMathParaP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tc>
      </w:tr>
      <w:tr w:rsidR="007E38CA" w14:paraId="20EF0456" w14:textId="77777777" w:rsidTr="00E77D8F">
        <w:trPr>
          <w:jc w:val="center"/>
        </w:trPr>
        <w:tc>
          <w:tcPr>
            <w:tcW w:w="5325" w:type="dxa"/>
          </w:tcPr>
          <w:p w14:paraId="0FCC052B" w14:textId="257801E8" w:rsidR="007E38CA" w:rsidRPr="00E77D8F" w:rsidRDefault="007E38CA" w:rsidP="00E77D8F">
            <w:pPr>
              <w:pStyle w:val="Equations"/>
              <w:ind w:left="0"/>
              <w:jc w:val="center"/>
              <w:rPr>
                <w:i/>
                <w:iCs/>
              </w:rPr>
            </w:pPr>
            <w:bookmarkStart w:id="95" w:name="_Toc79423968"/>
            <w:bookmarkStart w:id="96" w:name="_Toc79511887"/>
            <w:r w:rsidRPr="00E77D8F">
              <w:rPr>
                <w:i/>
                <w:iCs/>
              </w:rPr>
              <w:t>Equation 1</w:t>
            </w:r>
            <w:r w:rsidR="00E77D8F" w:rsidRPr="00E77D8F">
              <w:rPr>
                <w:i/>
                <w:iCs/>
              </w:rPr>
              <w:t>3</w:t>
            </w:r>
            <w:r w:rsidRPr="00E77D8F">
              <w:rPr>
                <w:i/>
                <w:iCs/>
              </w:rPr>
              <w:t xml:space="preserve">. Calculating </w:t>
            </w:r>
            <w:r w:rsidR="00E77D8F">
              <w:rPr>
                <w:i/>
                <w:iCs/>
              </w:rPr>
              <w:t>P</w:t>
            </w:r>
            <w:r w:rsidRPr="00E77D8F">
              <w:rPr>
                <w:i/>
                <w:iCs/>
              </w:rPr>
              <w:t>rior</w:t>
            </w:r>
            <w:bookmarkEnd w:id="95"/>
            <w:r w:rsidRPr="00E77D8F">
              <w:rPr>
                <w:i/>
                <w:iCs/>
              </w:rPr>
              <w:t xml:space="preserve"> </w:t>
            </w:r>
            <w:r w:rsidR="00E77D8F">
              <w:rPr>
                <w:i/>
                <w:iCs/>
              </w:rPr>
              <w:t>P</w:t>
            </w:r>
            <w:r w:rsidR="00E77D8F" w:rsidRPr="00E77D8F">
              <w:rPr>
                <w:i/>
                <w:iCs/>
              </w:rPr>
              <w:t>robability</w:t>
            </w:r>
            <w:bookmarkEnd w:id="96"/>
          </w:p>
        </w:tc>
      </w:tr>
      <w:tr w:rsidR="00CD072A" w14:paraId="0F0DD2BB" w14:textId="77777777" w:rsidTr="00E77D8F">
        <w:trPr>
          <w:jc w:val="center"/>
        </w:trPr>
        <w:tc>
          <w:tcPr>
            <w:tcW w:w="5325" w:type="dxa"/>
          </w:tcPr>
          <w:p w14:paraId="0C86162F" w14:textId="723CADD2" w:rsidR="00CD072A" w:rsidRDefault="00CD072A" w:rsidP="00CD072A">
            <w:pPr>
              <w:jc w:val="center"/>
            </w:pPr>
            <w:r w:rsidRPr="00940473">
              <w:fldChar w:fldCharType="begin"/>
            </w:r>
            <w:r w:rsidR="00DF3078">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23FA0021" w14:textId="77777777" w:rsidR="007E38CA" w:rsidRPr="00940473" w:rsidRDefault="007E38CA" w:rsidP="007C4AB7">
      <w:pPr>
        <w:pStyle w:val="Equations"/>
        <w:ind w:left="0"/>
        <w:outlineLvl w:val="9"/>
      </w:pPr>
    </w:p>
    <w:p w14:paraId="1EC855A1" w14:textId="7D847E7F" w:rsidR="00F621BD"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 xml:space="preserve">There are many methods to choose from such as La-Place, </w:t>
      </w:r>
      <w:r w:rsidR="00AD3819">
        <w:t>G</w:t>
      </w:r>
      <w:r w:rsidR="006A19AD" w:rsidRPr="00940473">
        <w:t>ood</w:t>
      </w:r>
      <w:r w:rsidR="00B029FC" w:rsidRPr="00940473">
        <w:t xml:space="preserve"> </w:t>
      </w:r>
      <w:r w:rsidR="00AD3819">
        <w:t>T</w:t>
      </w:r>
      <w:r w:rsidR="006A19AD" w:rsidRPr="00940473">
        <w:t>ur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w:t>
      </w:r>
      <w:r w:rsidR="00AD3819">
        <w:t xml:space="preserve"> </w:t>
      </w:r>
      <w:r w:rsidR="006A19AD" w:rsidRPr="00940473">
        <w:t>(1997)</w:t>
      </w:r>
      <w:r w:rsidR="001B6058" w:rsidRPr="00940473">
        <w:t>:</w:t>
      </w:r>
    </w:p>
    <w:tbl>
      <w:tblPr>
        <w:tblStyle w:val="Tabellenraster"/>
        <w:tblW w:w="0" w:type="auto"/>
        <w:jc w:val="center"/>
        <w:tblBorders>
          <w:insideH w:val="none" w:sz="0" w:space="0" w:color="auto"/>
        </w:tblBorders>
        <w:tblLook w:val="04A0" w:firstRow="1" w:lastRow="0" w:firstColumn="1" w:lastColumn="0" w:noHBand="0" w:noVBand="1"/>
      </w:tblPr>
      <w:tblGrid>
        <w:gridCol w:w="3969"/>
      </w:tblGrid>
      <w:tr w:rsidR="007C4AB7" w14:paraId="2DE9587F" w14:textId="77777777" w:rsidTr="00CD072A">
        <w:trPr>
          <w:jc w:val="center"/>
        </w:trPr>
        <w:tc>
          <w:tcPr>
            <w:tcW w:w="3969" w:type="dxa"/>
          </w:tcPr>
          <w:p w14:paraId="12BB138A" w14:textId="64684D38" w:rsidR="007C4AB7" w:rsidRDefault="007C4AB7" w:rsidP="007C4AB7">
            <w:pPr>
              <w:pStyle w:val="Sub-chapters"/>
              <w:ind w:firstLine="0"/>
              <w:jc w:val="center"/>
            </w:pPr>
            <m:oMathPara>
              <m:oMath>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oMath>
            </m:oMathPara>
          </w:p>
        </w:tc>
      </w:tr>
      <w:tr w:rsidR="007C4AB7" w14:paraId="274D6C2E" w14:textId="77777777" w:rsidTr="00CD072A">
        <w:trPr>
          <w:jc w:val="center"/>
        </w:trPr>
        <w:tc>
          <w:tcPr>
            <w:tcW w:w="3969" w:type="dxa"/>
          </w:tcPr>
          <w:p w14:paraId="6BF4BEED" w14:textId="3F53CBE4" w:rsidR="007C4AB7" w:rsidRPr="00AC1873" w:rsidRDefault="007C4AB7" w:rsidP="007C4AB7">
            <w:pPr>
              <w:pStyle w:val="Equations"/>
              <w:ind w:left="0"/>
              <w:jc w:val="center"/>
              <w:rPr>
                <w:i/>
                <w:iCs/>
              </w:rPr>
            </w:pPr>
            <w:bookmarkStart w:id="97" w:name="_Toc79423969"/>
            <w:bookmarkStart w:id="98" w:name="_Toc79511888"/>
            <w:r w:rsidRPr="00AC1873">
              <w:rPr>
                <w:i/>
                <w:iCs/>
              </w:rPr>
              <w:t>Equation 13. Ng Smoothing</w:t>
            </w:r>
            <w:bookmarkEnd w:id="97"/>
            <w:bookmarkEnd w:id="98"/>
          </w:p>
        </w:tc>
      </w:tr>
    </w:tbl>
    <w:p w14:paraId="67AFA291" w14:textId="565C94AC" w:rsidR="009D5129" w:rsidRPr="00940473" w:rsidRDefault="009D5129" w:rsidP="007C4AB7">
      <w:pPr>
        <w:pStyle w:val="Equations"/>
        <w:ind w:left="0"/>
        <w:outlineLvl w:val="9"/>
      </w:pPr>
    </w:p>
    <w:p w14:paraId="286E6234" w14:textId="535A8939" w:rsidR="001B14EF" w:rsidRPr="001B14EF" w:rsidRDefault="00364791" w:rsidP="009F2BF2">
      <w:r w:rsidRPr="00940473">
        <w:t xml:space="preserve">With all other parameters being </w:t>
      </w:r>
      <w:r w:rsidR="00FF74A6" w:rsidRPr="00940473">
        <w:t>equal</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769"/>
        <w:gridCol w:w="950"/>
      </w:tblGrid>
      <w:tr w:rsidR="009D5129" w:rsidRPr="00940473" w14:paraId="4902DB21" w14:textId="77777777" w:rsidTr="00B06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C30881" w:rsidRDefault="00EE055B" w:rsidP="00EE055B">
            <w:pPr>
              <w:ind w:firstLine="0"/>
              <w:rPr>
                <w:sz w:val="20"/>
              </w:rPr>
            </w:pPr>
            <w:r w:rsidRPr="00C30881">
              <w:rPr>
                <w:sz w:val="20"/>
              </w:rPr>
              <w:t>Token</w:t>
            </w:r>
          </w:p>
        </w:tc>
        <w:tc>
          <w:tcPr>
            <w:tcW w:w="1719" w:type="dxa"/>
            <w:gridSpan w:val="2"/>
          </w:tcPr>
          <w:p w14:paraId="5B0AD10E" w14:textId="7FB23CFC" w:rsidR="009D5129" w:rsidRPr="00C30881" w:rsidRDefault="00EE055B" w:rsidP="00FE00CA">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L</w:t>
            </w:r>
            <w:r w:rsidR="00FE00CA" w:rsidRPr="00C30881">
              <w:rPr>
                <w:sz w:val="20"/>
              </w:rPr>
              <w:t>IT</w:t>
            </w:r>
            <w:r w:rsidRPr="00C30881">
              <w:rPr>
                <w:sz w:val="20"/>
              </w:rPr>
              <w:t xml:space="preserve">   </w:t>
            </w:r>
            <w:r w:rsidR="00FE00CA" w:rsidRPr="00C30881">
              <w:rPr>
                <w:sz w:val="20"/>
              </w:rPr>
              <w:t xml:space="preserve">  ORAL</w:t>
            </w:r>
          </w:p>
        </w:tc>
      </w:tr>
      <w:tr w:rsidR="00D649C3" w:rsidRPr="00940473" w14:paraId="0E9E16A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C30881" w:rsidRDefault="00D649C3" w:rsidP="00EE055B">
            <w:pPr>
              <w:ind w:firstLine="0"/>
              <w:rPr>
                <w:sz w:val="20"/>
              </w:rPr>
            </w:pPr>
            <w:r w:rsidRPr="00C30881">
              <w:rPr>
                <w:sz w:val="20"/>
              </w:rPr>
              <w:t>.</w:t>
            </w:r>
          </w:p>
        </w:tc>
        <w:tc>
          <w:tcPr>
            <w:tcW w:w="769" w:type="dxa"/>
          </w:tcPr>
          <w:p w14:paraId="1BD07657" w14:textId="7C33100F"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66</w:t>
            </w:r>
          </w:p>
        </w:tc>
        <w:tc>
          <w:tcPr>
            <w:tcW w:w="950" w:type="dxa"/>
          </w:tcPr>
          <w:p w14:paraId="2758A426" w14:textId="1D533B67"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1.0</w:t>
            </w:r>
          </w:p>
        </w:tc>
      </w:tr>
      <w:tr w:rsidR="007D3E3A" w:rsidRPr="00940473" w14:paraId="308C474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C30881" w:rsidRDefault="007D3E3A" w:rsidP="00EE055B">
            <w:pPr>
              <w:ind w:firstLine="0"/>
              <w:rPr>
                <w:sz w:val="20"/>
              </w:rPr>
            </w:pPr>
            <w:r w:rsidRPr="00C30881">
              <w:rPr>
                <w:sz w:val="20"/>
              </w:rPr>
              <w:t>,</w:t>
            </w:r>
          </w:p>
        </w:tc>
        <w:tc>
          <w:tcPr>
            <w:tcW w:w="769" w:type="dxa"/>
          </w:tcPr>
          <w:p w14:paraId="1BE1E9D8" w14:textId="380AC86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4D4BE10" w14:textId="75F1549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511DF2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C30881" w:rsidRDefault="007D3E3A" w:rsidP="00EE055B">
            <w:pPr>
              <w:ind w:firstLine="0"/>
              <w:rPr>
                <w:sz w:val="20"/>
              </w:rPr>
            </w:pPr>
            <w:r w:rsidRPr="00C30881">
              <w:rPr>
                <w:sz w:val="20"/>
              </w:rPr>
              <w:t>?</w:t>
            </w:r>
          </w:p>
        </w:tc>
        <w:tc>
          <w:tcPr>
            <w:tcW w:w="769" w:type="dxa"/>
          </w:tcPr>
          <w:p w14:paraId="3809A197" w14:textId="5AFCA70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488F452" w14:textId="4646BFF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9123A0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C30881" w:rsidRDefault="007D3E3A" w:rsidP="00EE055B">
            <w:pPr>
              <w:ind w:firstLine="0"/>
              <w:rPr>
                <w:sz w:val="20"/>
              </w:rPr>
            </w:pPr>
            <w:r w:rsidRPr="00C30881">
              <w:rPr>
                <w:sz w:val="20"/>
              </w:rPr>
              <w:t>Elle</w:t>
            </w:r>
          </w:p>
        </w:tc>
        <w:tc>
          <w:tcPr>
            <w:tcW w:w="769" w:type="dxa"/>
          </w:tcPr>
          <w:p w14:paraId="39A908F4" w14:textId="753E72F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24C9496A" w14:textId="233FD0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6940532"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C30881" w:rsidRDefault="007D3E3A" w:rsidP="00EE055B">
            <w:pPr>
              <w:ind w:firstLine="0"/>
              <w:rPr>
                <w:sz w:val="20"/>
              </w:rPr>
            </w:pPr>
            <w:r w:rsidRPr="00C30881">
              <w:rPr>
                <w:sz w:val="20"/>
              </w:rPr>
              <w:t>Faut</w:t>
            </w:r>
          </w:p>
        </w:tc>
        <w:tc>
          <w:tcPr>
            <w:tcW w:w="769" w:type="dxa"/>
          </w:tcPr>
          <w:p w14:paraId="06DB0779" w14:textId="23F2C81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1BBA5678" w14:textId="623779E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509FD5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C30881" w:rsidRDefault="007D3E3A" w:rsidP="00EE055B">
            <w:pPr>
              <w:ind w:firstLine="0"/>
              <w:rPr>
                <w:sz w:val="20"/>
              </w:rPr>
            </w:pPr>
            <w:r w:rsidRPr="00C30881">
              <w:rPr>
                <w:sz w:val="20"/>
              </w:rPr>
              <w:t>Il</w:t>
            </w:r>
          </w:p>
        </w:tc>
        <w:tc>
          <w:tcPr>
            <w:tcW w:w="769" w:type="dxa"/>
          </w:tcPr>
          <w:p w14:paraId="74FF2ACC" w14:textId="2820325B"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C19CE3D" w14:textId="054BDF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FC8D66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C30881" w:rsidRDefault="007D3E3A" w:rsidP="00EE055B">
            <w:pPr>
              <w:ind w:firstLine="0"/>
              <w:rPr>
                <w:sz w:val="20"/>
              </w:rPr>
            </w:pPr>
            <w:r w:rsidRPr="00C30881">
              <w:rPr>
                <w:sz w:val="20"/>
              </w:rPr>
              <w:t>Je</w:t>
            </w:r>
          </w:p>
        </w:tc>
        <w:tc>
          <w:tcPr>
            <w:tcW w:w="769" w:type="dxa"/>
          </w:tcPr>
          <w:p w14:paraId="7FE73463" w14:textId="72484B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3D1B991" w14:textId="4ABC549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F7276D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C30881" w:rsidRDefault="007D3E3A" w:rsidP="00EE055B">
            <w:pPr>
              <w:ind w:firstLine="0"/>
              <w:rPr>
                <w:sz w:val="20"/>
              </w:rPr>
            </w:pPr>
            <w:r w:rsidRPr="00C30881">
              <w:rPr>
                <w:sz w:val="20"/>
              </w:rPr>
              <w:t>Vous</w:t>
            </w:r>
          </w:p>
        </w:tc>
        <w:tc>
          <w:tcPr>
            <w:tcW w:w="769" w:type="dxa"/>
          </w:tcPr>
          <w:p w14:paraId="6C0C5EDB" w14:textId="6B6BBA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319FEDCC" w14:textId="360565D7" w:rsidR="007D3E3A" w:rsidRPr="00C30881" w:rsidRDefault="007D3E3A" w:rsidP="00FE00CA">
            <w:pPr>
              <w:ind w:right="315"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221274B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C30881" w:rsidRDefault="007D3E3A" w:rsidP="00EE055B">
            <w:pPr>
              <w:ind w:firstLine="0"/>
              <w:rPr>
                <w:sz w:val="20"/>
              </w:rPr>
            </w:pPr>
            <w:r w:rsidRPr="00C30881">
              <w:rPr>
                <w:sz w:val="20"/>
              </w:rPr>
              <w:t>a</w:t>
            </w:r>
          </w:p>
        </w:tc>
        <w:tc>
          <w:tcPr>
            <w:tcW w:w="769" w:type="dxa"/>
          </w:tcPr>
          <w:p w14:paraId="477D9339" w14:textId="2EB898D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785C63A" w14:textId="0820CC2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67FA74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C30881" w:rsidRDefault="007D3E3A" w:rsidP="00EE055B">
            <w:pPr>
              <w:ind w:firstLine="0"/>
              <w:rPr>
                <w:sz w:val="20"/>
              </w:rPr>
            </w:pPr>
            <w:r w:rsidRPr="00C30881">
              <w:rPr>
                <w:sz w:val="20"/>
              </w:rPr>
              <w:t>car</w:t>
            </w:r>
          </w:p>
        </w:tc>
        <w:tc>
          <w:tcPr>
            <w:tcW w:w="769" w:type="dxa"/>
          </w:tcPr>
          <w:p w14:paraId="5D0956F0" w14:textId="7ACCCA38"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A5914CC" w14:textId="6D451FA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D5F022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C30881" w:rsidRDefault="007D3E3A" w:rsidP="00EE055B">
            <w:pPr>
              <w:ind w:firstLine="0"/>
              <w:rPr>
                <w:sz w:val="20"/>
              </w:rPr>
            </w:pPr>
            <w:proofErr w:type="spellStart"/>
            <w:r w:rsidRPr="00C30881">
              <w:rPr>
                <w:sz w:val="20"/>
              </w:rPr>
              <w:t>dit</w:t>
            </w:r>
            <w:proofErr w:type="spellEnd"/>
          </w:p>
        </w:tc>
        <w:tc>
          <w:tcPr>
            <w:tcW w:w="769" w:type="dxa"/>
          </w:tcPr>
          <w:p w14:paraId="12611E5A" w14:textId="1D76BD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2D62BE7" w14:textId="0FDD27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796969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C30881" w:rsidRDefault="007D3E3A" w:rsidP="00EE055B">
            <w:pPr>
              <w:ind w:firstLine="0"/>
              <w:rPr>
                <w:sz w:val="20"/>
              </w:rPr>
            </w:pPr>
            <w:r w:rsidRPr="00C30881">
              <w:rPr>
                <w:sz w:val="20"/>
              </w:rPr>
              <w:t>dites</w:t>
            </w:r>
          </w:p>
        </w:tc>
        <w:tc>
          <w:tcPr>
            <w:tcW w:w="769" w:type="dxa"/>
          </w:tcPr>
          <w:p w14:paraId="2864E543" w14:textId="0B3E1D9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1BC15A1" w14:textId="323EA3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1DB2EA0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C30881" w:rsidRDefault="007D3E3A" w:rsidP="00EE055B">
            <w:pPr>
              <w:ind w:firstLine="0"/>
              <w:rPr>
                <w:sz w:val="20"/>
              </w:rPr>
            </w:pPr>
            <w:r w:rsidRPr="00C30881">
              <w:rPr>
                <w:sz w:val="20"/>
              </w:rPr>
              <w:t>faut</w:t>
            </w:r>
          </w:p>
        </w:tc>
        <w:tc>
          <w:tcPr>
            <w:tcW w:w="769" w:type="dxa"/>
          </w:tcPr>
          <w:p w14:paraId="401976B7" w14:textId="2EC3D835"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BEC2778" w14:textId="280A4EA8"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D649C3" w:rsidRPr="00940473" w14:paraId="542E86B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C30881" w:rsidRDefault="007D3E3A" w:rsidP="00EE055B">
            <w:pPr>
              <w:ind w:firstLine="0"/>
              <w:rPr>
                <w:sz w:val="20"/>
              </w:rPr>
            </w:pPr>
            <w:r w:rsidRPr="00C30881">
              <w:rPr>
                <w:sz w:val="20"/>
              </w:rPr>
              <w:t>il</w:t>
            </w:r>
          </w:p>
        </w:tc>
        <w:tc>
          <w:tcPr>
            <w:tcW w:w="769" w:type="dxa"/>
          </w:tcPr>
          <w:p w14:paraId="004529B9" w14:textId="2A04EAE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85E494A" w14:textId="2E784C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11AF980"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C30881" w:rsidRDefault="007D3E3A" w:rsidP="00EE055B">
            <w:pPr>
              <w:ind w:firstLine="0"/>
              <w:rPr>
                <w:sz w:val="20"/>
              </w:rPr>
            </w:pPr>
            <w:r w:rsidRPr="00C30881">
              <w:rPr>
                <w:sz w:val="20"/>
              </w:rPr>
              <w:t>imbécile</w:t>
            </w:r>
          </w:p>
        </w:tc>
        <w:tc>
          <w:tcPr>
            <w:tcW w:w="769" w:type="dxa"/>
          </w:tcPr>
          <w:p w14:paraId="77D75C7A" w14:textId="79C3F20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1C039940" w14:textId="581D04E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3AA327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C30881" w:rsidRDefault="007D3E3A" w:rsidP="00EE055B">
            <w:pPr>
              <w:ind w:firstLine="0"/>
              <w:rPr>
                <w:sz w:val="20"/>
              </w:rPr>
            </w:pPr>
            <w:r w:rsidRPr="00C30881">
              <w:rPr>
                <w:sz w:val="20"/>
              </w:rPr>
              <w:t>j'</w:t>
            </w:r>
          </w:p>
        </w:tc>
        <w:tc>
          <w:tcPr>
            <w:tcW w:w="769" w:type="dxa"/>
          </w:tcPr>
          <w:p w14:paraId="177ED24E" w14:textId="6D286BD3"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756AFFB" w14:textId="6C50EEC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A81830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C30881" w:rsidRDefault="007D3E3A" w:rsidP="00EE055B">
            <w:pPr>
              <w:ind w:firstLine="0"/>
              <w:rPr>
                <w:sz w:val="20"/>
              </w:rPr>
            </w:pPr>
            <w:r w:rsidRPr="00C30881">
              <w:rPr>
                <w:sz w:val="20"/>
              </w:rPr>
              <w:t>m'</w:t>
            </w:r>
          </w:p>
        </w:tc>
        <w:tc>
          <w:tcPr>
            <w:tcW w:w="769" w:type="dxa"/>
          </w:tcPr>
          <w:p w14:paraId="44C1166A" w14:textId="42BD7EE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E85B51A" w14:textId="77E5F7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98A89F2"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C30881" w:rsidRDefault="007D3E3A" w:rsidP="00EE055B">
            <w:pPr>
              <w:ind w:firstLine="0"/>
              <w:rPr>
                <w:sz w:val="20"/>
              </w:rPr>
            </w:pPr>
            <w:r w:rsidRPr="00C30881">
              <w:rPr>
                <w:sz w:val="20"/>
              </w:rPr>
              <w:t>n’</w:t>
            </w:r>
          </w:p>
        </w:tc>
        <w:tc>
          <w:tcPr>
            <w:tcW w:w="769" w:type="dxa"/>
          </w:tcPr>
          <w:p w14:paraId="64DC7925" w14:textId="4474D4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9205C86" w14:textId="4C5E7377"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38857DB"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C30881" w:rsidRDefault="007D3E3A" w:rsidP="00EE055B">
            <w:pPr>
              <w:ind w:firstLine="0"/>
              <w:rPr>
                <w:sz w:val="20"/>
              </w:rPr>
            </w:pPr>
            <w:proofErr w:type="spellStart"/>
            <w:r w:rsidRPr="00C30881">
              <w:rPr>
                <w:sz w:val="20"/>
              </w:rPr>
              <w:t>parce</w:t>
            </w:r>
            <w:proofErr w:type="spellEnd"/>
          </w:p>
        </w:tc>
        <w:tc>
          <w:tcPr>
            <w:tcW w:w="769" w:type="dxa"/>
          </w:tcPr>
          <w:p w14:paraId="26A0A517" w14:textId="5889DA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7BEA388C" w14:textId="5E8079A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18DC23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C30881" w:rsidRDefault="007D3E3A" w:rsidP="00EE055B">
            <w:pPr>
              <w:ind w:firstLine="0"/>
              <w:rPr>
                <w:sz w:val="20"/>
              </w:rPr>
            </w:pPr>
            <w:proofErr w:type="spellStart"/>
            <w:r w:rsidRPr="00C30881">
              <w:rPr>
                <w:sz w:val="20"/>
              </w:rPr>
              <w:t>partir</w:t>
            </w:r>
            <w:proofErr w:type="spellEnd"/>
          </w:p>
        </w:tc>
        <w:tc>
          <w:tcPr>
            <w:tcW w:w="769" w:type="dxa"/>
          </w:tcPr>
          <w:p w14:paraId="7BBDED4E" w14:textId="16B143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045D1C8" w14:textId="01C85C02"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431807AA"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C30881" w:rsidRDefault="007D3E3A" w:rsidP="00EE055B">
            <w:pPr>
              <w:ind w:firstLine="0"/>
              <w:rPr>
                <w:sz w:val="20"/>
              </w:rPr>
            </w:pPr>
            <w:r w:rsidRPr="00C30881">
              <w:rPr>
                <w:sz w:val="20"/>
              </w:rPr>
              <w:t>pas</w:t>
            </w:r>
          </w:p>
        </w:tc>
        <w:tc>
          <w:tcPr>
            <w:tcW w:w="769" w:type="dxa"/>
          </w:tcPr>
          <w:p w14:paraId="61288EA7" w14:textId="1923954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BF57861" w14:textId="7E7E65C1"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2F92FDC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C30881" w:rsidRDefault="007D3E3A" w:rsidP="00EE055B">
            <w:pPr>
              <w:ind w:firstLine="0"/>
              <w:rPr>
                <w:sz w:val="20"/>
              </w:rPr>
            </w:pPr>
            <w:proofErr w:type="spellStart"/>
            <w:r w:rsidRPr="00C30881">
              <w:rPr>
                <w:sz w:val="20"/>
              </w:rPr>
              <w:t>pleut</w:t>
            </w:r>
            <w:proofErr w:type="spellEnd"/>
          </w:p>
        </w:tc>
        <w:tc>
          <w:tcPr>
            <w:tcW w:w="769" w:type="dxa"/>
          </w:tcPr>
          <w:p w14:paraId="33CEC423" w14:textId="07EDC7B4"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1E47479C" w14:textId="5212A3B0"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8E47B13"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C30881" w:rsidRDefault="007D3E3A" w:rsidP="00EE055B">
            <w:pPr>
              <w:ind w:firstLine="0"/>
              <w:rPr>
                <w:sz w:val="20"/>
              </w:rPr>
            </w:pPr>
            <w:r w:rsidRPr="00C30881">
              <w:rPr>
                <w:sz w:val="20"/>
              </w:rPr>
              <w:t>que</w:t>
            </w:r>
          </w:p>
        </w:tc>
        <w:tc>
          <w:tcPr>
            <w:tcW w:w="769" w:type="dxa"/>
          </w:tcPr>
          <w:p w14:paraId="416957EB" w14:textId="10E607C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015EB222" w14:textId="301E6A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05F5163E"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C30881" w:rsidRDefault="007D3E3A" w:rsidP="00EE055B">
            <w:pPr>
              <w:ind w:firstLine="0"/>
              <w:rPr>
                <w:sz w:val="20"/>
              </w:rPr>
            </w:pPr>
            <w:r w:rsidRPr="00C30881">
              <w:rPr>
                <w:sz w:val="20"/>
              </w:rPr>
              <w:t>quoi</w:t>
            </w:r>
          </w:p>
        </w:tc>
        <w:tc>
          <w:tcPr>
            <w:tcW w:w="769" w:type="dxa"/>
          </w:tcPr>
          <w:p w14:paraId="26D851CB" w14:textId="18D6072E"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53C6A001" w14:textId="19DC5F5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AD706E5"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C30881" w:rsidRDefault="007D3E3A" w:rsidP="00EE055B">
            <w:pPr>
              <w:ind w:firstLine="0"/>
              <w:rPr>
                <w:sz w:val="20"/>
              </w:rPr>
            </w:pPr>
            <w:proofErr w:type="spellStart"/>
            <w:r w:rsidRPr="00C30881">
              <w:rPr>
                <w:sz w:val="20"/>
              </w:rPr>
              <w:t>qu</w:t>
            </w:r>
            <w:proofErr w:type="spellEnd"/>
            <w:r w:rsidRPr="00C30881">
              <w:rPr>
                <w:sz w:val="20"/>
              </w:rPr>
              <w:t>’</w:t>
            </w:r>
          </w:p>
        </w:tc>
        <w:tc>
          <w:tcPr>
            <w:tcW w:w="769" w:type="dxa"/>
          </w:tcPr>
          <w:p w14:paraId="5F283296" w14:textId="16CA90A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242998C8" w14:textId="36429DBE"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E2D5455"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C30881" w:rsidRDefault="007D3E3A" w:rsidP="00EE055B">
            <w:pPr>
              <w:ind w:firstLine="0"/>
              <w:rPr>
                <w:sz w:val="20"/>
              </w:rPr>
            </w:pPr>
            <w:proofErr w:type="spellStart"/>
            <w:r w:rsidRPr="00C30881">
              <w:rPr>
                <w:sz w:val="20"/>
              </w:rPr>
              <w:t>sais</w:t>
            </w:r>
            <w:proofErr w:type="spellEnd"/>
          </w:p>
        </w:tc>
        <w:tc>
          <w:tcPr>
            <w:tcW w:w="769" w:type="dxa"/>
          </w:tcPr>
          <w:p w14:paraId="06E4057B" w14:textId="7DF312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4B2E5F8" w14:textId="34AA55A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5ED7535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C30881" w:rsidRDefault="007D3E3A" w:rsidP="00EE055B">
            <w:pPr>
              <w:ind w:firstLine="0"/>
              <w:rPr>
                <w:sz w:val="20"/>
              </w:rPr>
            </w:pPr>
            <w:r w:rsidRPr="00C30881">
              <w:rPr>
                <w:sz w:val="20"/>
              </w:rPr>
              <w:t>une</w:t>
            </w:r>
          </w:p>
        </w:tc>
        <w:tc>
          <w:tcPr>
            <w:tcW w:w="769" w:type="dxa"/>
          </w:tcPr>
          <w:p w14:paraId="60EAA4D7" w14:textId="34729CC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4C2C39E" w14:textId="05A469B2"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774EC98F"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C30881" w:rsidRDefault="007D3E3A" w:rsidP="00EE055B">
            <w:pPr>
              <w:ind w:firstLine="0"/>
              <w:rPr>
                <w:sz w:val="20"/>
              </w:rPr>
            </w:pPr>
            <w:proofErr w:type="spellStart"/>
            <w:r w:rsidRPr="00C30881">
              <w:rPr>
                <w:sz w:val="20"/>
              </w:rPr>
              <w:t>étais</w:t>
            </w:r>
            <w:proofErr w:type="spellEnd"/>
          </w:p>
        </w:tc>
        <w:tc>
          <w:tcPr>
            <w:tcW w:w="769" w:type="dxa"/>
          </w:tcPr>
          <w:p w14:paraId="5C7D1A0B" w14:textId="2BF5FAB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65CF5CE" w14:textId="0F77817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B06FBE" w:rsidRPr="00940473" w14:paraId="113083A9" w14:textId="77777777" w:rsidTr="00094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1" w:type="dxa"/>
            <w:gridSpan w:val="3"/>
          </w:tcPr>
          <w:p w14:paraId="04D597E3" w14:textId="163A4477" w:rsidR="00B06FBE" w:rsidRPr="006940C4" w:rsidRDefault="00012D33" w:rsidP="00AF6176">
            <w:pPr>
              <w:pStyle w:val="berschrift6"/>
              <w:rPr>
                <w:b w:val="0"/>
                <w:bCs w:val="0"/>
              </w:rPr>
            </w:pPr>
            <w:r w:rsidRPr="006940C4">
              <w:rPr>
                <w:b w:val="0"/>
                <w:bCs w:val="0"/>
              </w:rPr>
              <w:t xml:space="preserve"> </w:t>
            </w:r>
            <w:bookmarkStart w:id="99" w:name="_Toc79512950"/>
            <w:r w:rsidR="00B06FBE" w:rsidRPr="006940C4">
              <w:rPr>
                <w:b w:val="0"/>
                <w:bCs w:val="0"/>
              </w:rPr>
              <w:t>MLE Values</w:t>
            </w:r>
            <w:bookmarkEnd w:id="99"/>
          </w:p>
        </w:tc>
      </w:tr>
    </w:tbl>
    <w:p w14:paraId="48B1EFF6" w14:textId="65AF0AFB" w:rsidR="00046C64" w:rsidRDefault="00046C64" w:rsidP="001D20AC">
      <w:pPr>
        <w:pStyle w:val="berschrift2"/>
        <w:numPr>
          <w:ilvl w:val="1"/>
          <w:numId w:val="27"/>
        </w:numPr>
      </w:pPr>
      <w:bookmarkStart w:id="100" w:name="_Toc79483024"/>
      <w:bookmarkStart w:id="101" w:name="_Toc79512051"/>
      <w:r w:rsidRPr="00940473">
        <w:t xml:space="preserve">A </w:t>
      </w:r>
      <w:r w:rsidR="00CD072A">
        <w:t>W</w:t>
      </w:r>
      <w:r w:rsidRPr="00940473">
        <w:t xml:space="preserve">orked </w:t>
      </w:r>
      <w:r w:rsidR="00CD072A">
        <w:t>E</w:t>
      </w:r>
      <w:r w:rsidRPr="00940473">
        <w:t>xample</w:t>
      </w:r>
      <w:bookmarkEnd w:id="101"/>
      <w:r w:rsidRPr="00940473">
        <w:t xml:space="preserve"> </w:t>
      </w:r>
      <w:bookmarkEnd w:id="100"/>
    </w:p>
    <w:tbl>
      <w:tblPr>
        <w:tblStyle w:val="Gitternetztabelle4Akzent6"/>
        <w:tblpPr w:leftFromText="141" w:rightFromText="141" w:vertAnchor="text" w:horzAnchor="margin" w:tblpY="45"/>
        <w:tblW w:w="5495" w:type="dxa"/>
        <w:tblLook w:val="04A0" w:firstRow="1" w:lastRow="0" w:firstColumn="1" w:lastColumn="0" w:noHBand="0" w:noVBand="1"/>
      </w:tblPr>
      <w:tblGrid>
        <w:gridCol w:w="1288"/>
        <w:gridCol w:w="1098"/>
        <w:gridCol w:w="3109"/>
      </w:tblGrid>
      <w:tr w:rsidR="00C30881" w:rsidRPr="00940473" w14:paraId="0438EEC0" w14:textId="77777777" w:rsidTr="00C30881">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EA080A" w14:textId="77777777" w:rsidR="00C30881" w:rsidRPr="00940473" w:rsidRDefault="00C30881" w:rsidP="00C30881"/>
        </w:tc>
        <w:tc>
          <w:tcPr>
            <w:tcW w:w="1098" w:type="dxa"/>
          </w:tcPr>
          <w:p w14:paraId="174362F8"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Feature </w:t>
            </w:r>
          </w:p>
        </w:tc>
        <w:tc>
          <w:tcPr>
            <w:tcW w:w="3109" w:type="dxa"/>
          </w:tcPr>
          <w:p w14:paraId="0F3876F9"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Document </w:t>
            </w:r>
          </w:p>
        </w:tc>
      </w:tr>
      <w:tr w:rsidR="00C30881" w:rsidRPr="00940473" w14:paraId="007BC7EC"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172BE962" w14:textId="77777777" w:rsidR="00C30881" w:rsidRPr="00C30881" w:rsidRDefault="00C30881" w:rsidP="00C30881">
            <w:pPr>
              <w:ind w:firstLine="0"/>
              <w:rPr>
                <w:sz w:val="20"/>
              </w:rPr>
            </w:pPr>
            <w:r w:rsidRPr="00C30881">
              <w:rPr>
                <w:sz w:val="20"/>
              </w:rPr>
              <w:t>Training</w:t>
            </w:r>
          </w:p>
        </w:tc>
        <w:tc>
          <w:tcPr>
            <w:tcW w:w="1098" w:type="dxa"/>
          </w:tcPr>
          <w:p w14:paraId="0AA51FD5"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c>
          <w:tcPr>
            <w:tcW w:w="3109" w:type="dxa"/>
          </w:tcPr>
          <w:p w14:paraId="7BC2EFF0"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r>
      <w:tr w:rsidR="00C30881" w:rsidRPr="00940473" w14:paraId="5FE8DFC0"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7B1546B" w14:textId="77777777" w:rsidR="00C30881" w:rsidRPr="00C30881" w:rsidRDefault="00C30881" w:rsidP="00C30881">
            <w:pPr>
              <w:rPr>
                <w:sz w:val="20"/>
              </w:rPr>
            </w:pPr>
          </w:p>
        </w:tc>
        <w:tc>
          <w:tcPr>
            <w:tcW w:w="1098" w:type="dxa"/>
          </w:tcPr>
          <w:p w14:paraId="590062BD"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7ED8D824"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Vous dites quoi ?</w:t>
            </w:r>
          </w:p>
        </w:tc>
      </w:tr>
      <w:tr w:rsidR="00C30881" w:rsidRPr="00940473" w14:paraId="0634B1A9"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3DCC090" w14:textId="77777777" w:rsidR="00C30881" w:rsidRPr="00C30881" w:rsidRDefault="00C30881" w:rsidP="00C30881">
            <w:pPr>
              <w:rPr>
                <w:sz w:val="20"/>
              </w:rPr>
            </w:pPr>
          </w:p>
        </w:tc>
        <w:tc>
          <w:tcPr>
            <w:tcW w:w="1098" w:type="dxa"/>
          </w:tcPr>
          <w:p w14:paraId="46D418CC"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ORAL</w:t>
            </w:r>
          </w:p>
        </w:tc>
        <w:tc>
          <w:tcPr>
            <w:tcW w:w="3109" w:type="dxa"/>
          </w:tcPr>
          <w:p w14:paraId="51C824B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Faut </w:t>
            </w:r>
            <w:proofErr w:type="spellStart"/>
            <w:r w:rsidRPr="00C30881">
              <w:rPr>
                <w:sz w:val="20"/>
              </w:rPr>
              <w:t>partir</w:t>
            </w:r>
            <w:proofErr w:type="spellEnd"/>
            <w:r w:rsidRPr="00C30881">
              <w:rPr>
                <w:sz w:val="20"/>
              </w:rPr>
              <w:t xml:space="preserve"> </w:t>
            </w:r>
            <w:proofErr w:type="spellStart"/>
            <w:r w:rsidRPr="00C30881">
              <w:rPr>
                <w:sz w:val="20"/>
              </w:rPr>
              <w:t>parce</w:t>
            </w:r>
            <w:proofErr w:type="spellEnd"/>
            <w:r w:rsidRPr="00C30881">
              <w:rPr>
                <w:sz w:val="20"/>
              </w:rPr>
              <w:t xml:space="preserve"> </w:t>
            </w:r>
            <w:proofErr w:type="spellStart"/>
            <w:r w:rsidRPr="00C30881">
              <w:rPr>
                <w:sz w:val="20"/>
              </w:rPr>
              <w:t>qu</w:t>
            </w:r>
            <w:proofErr w:type="spellEnd"/>
            <w:r w:rsidRPr="00C30881">
              <w:rPr>
                <w:sz w:val="20"/>
              </w:rPr>
              <w:t xml:space="preserve">’ il </w:t>
            </w:r>
            <w:proofErr w:type="spellStart"/>
            <w:r w:rsidRPr="00C30881">
              <w:rPr>
                <w:sz w:val="20"/>
              </w:rPr>
              <w:t>pleut</w:t>
            </w:r>
            <w:proofErr w:type="spellEnd"/>
            <w:r w:rsidRPr="00C30881">
              <w:rPr>
                <w:sz w:val="20"/>
              </w:rPr>
              <w:t xml:space="preserve"> .</w:t>
            </w:r>
          </w:p>
        </w:tc>
      </w:tr>
      <w:tr w:rsidR="00C30881" w:rsidRPr="00940473" w14:paraId="04344E1D"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E905093" w14:textId="77777777" w:rsidR="00C30881" w:rsidRPr="00C30881" w:rsidRDefault="00C30881" w:rsidP="00C30881">
            <w:pPr>
              <w:rPr>
                <w:sz w:val="20"/>
              </w:rPr>
            </w:pPr>
          </w:p>
        </w:tc>
        <w:tc>
          <w:tcPr>
            <w:tcW w:w="1098" w:type="dxa"/>
          </w:tcPr>
          <w:p w14:paraId="716FE95F"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6D58D6C6"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Je n’ </w:t>
            </w:r>
            <w:proofErr w:type="spellStart"/>
            <w:r w:rsidRPr="00C30881">
              <w:rPr>
                <w:sz w:val="20"/>
              </w:rPr>
              <w:t>sais</w:t>
            </w:r>
            <w:proofErr w:type="spellEnd"/>
            <w:r w:rsidRPr="00C30881">
              <w:rPr>
                <w:sz w:val="20"/>
              </w:rPr>
              <w:t xml:space="preserve"> pas .</w:t>
            </w:r>
          </w:p>
        </w:tc>
      </w:tr>
      <w:tr w:rsidR="00C30881" w:rsidRPr="00940473" w14:paraId="7F644EA7" w14:textId="77777777" w:rsidTr="00C308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5A55C77" w14:textId="77777777" w:rsidR="00C30881" w:rsidRPr="00C30881" w:rsidRDefault="00C30881" w:rsidP="00C30881">
            <w:pPr>
              <w:rPr>
                <w:sz w:val="20"/>
              </w:rPr>
            </w:pPr>
          </w:p>
        </w:tc>
        <w:tc>
          <w:tcPr>
            <w:tcW w:w="1098" w:type="dxa"/>
          </w:tcPr>
          <w:p w14:paraId="13D92856"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LIT</w:t>
            </w:r>
          </w:p>
        </w:tc>
        <w:tc>
          <w:tcPr>
            <w:tcW w:w="3109" w:type="dxa"/>
          </w:tcPr>
          <w:p w14:paraId="0CED1C53"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Il faut </w:t>
            </w:r>
            <w:proofErr w:type="spellStart"/>
            <w:r w:rsidRPr="00C30881">
              <w:rPr>
                <w:sz w:val="20"/>
              </w:rPr>
              <w:t>partir</w:t>
            </w:r>
            <w:proofErr w:type="spellEnd"/>
            <w:r w:rsidRPr="00C30881">
              <w:rPr>
                <w:sz w:val="20"/>
              </w:rPr>
              <w:t xml:space="preserve">, car il </w:t>
            </w:r>
            <w:proofErr w:type="spellStart"/>
            <w:r w:rsidRPr="00C30881">
              <w:rPr>
                <w:sz w:val="20"/>
              </w:rPr>
              <w:t>pleut</w:t>
            </w:r>
            <w:proofErr w:type="spellEnd"/>
            <w:r w:rsidRPr="00C30881">
              <w:rPr>
                <w:sz w:val="20"/>
              </w:rPr>
              <w:t xml:space="preserve"> .</w:t>
            </w:r>
          </w:p>
        </w:tc>
      </w:tr>
      <w:tr w:rsidR="00C30881" w:rsidRPr="00940473" w14:paraId="71FE923B"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62A46D7" w14:textId="77777777" w:rsidR="00C30881" w:rsidRPr="00C30881" w:rsidRDefault="00C30881" w:rsidP="00C30881">
            <w:pPr>
              <w:rPr>
                <w:sz w:val="20"/>
              </w:rPr>
            </w:pPr>
          </w:p>
        </w:tc>
        <w:tc>
          <w:tcPr>
            <w:tcW w:w="1098" w:type="dxa"/>
            <w:tcBorders>
              <w:bottom w:val="single" w:sz="18" w:space="0" w:color="70AD47" w:themeColor="accent6"/>
            </w:tcBorders>
          </w:tcPr>
          <w:p w14:paraId="5EEC8EC7"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LIT</w:t>
            </w:r>
          </w:p>
        </w:tc>
        <w:tc>
          <w:tcPr>
            <w:tcW w:w="3109" w:type="dxa"/>
            <w:tcBorders>
              <w:bottom w:val="single" w:sz="18" w:space="0" w:color="70AD47" w:themeColor="accent6"/>
            </w:tcBorders>
          </w:tcPr>
          <w:p w14:paraId="342E5EFB"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Elle m' a </w:t>
            </w:r>
            <w:proofErr w:type="spellStart"/>
            <w:r w:rsidRPr="00C30881">
              <w:rPr>
                <w:sz w:val="20"/>
              </w:rPr>
              <w:t>dit</w:t>
            </w:r>
            <w:proofErr w:type="spellEnd"/>
            <w:r w:rsidRPr="00C30881">
              <w:rPr>
                <w:sz w:val="20"/>
              </w:rPr>
              <w:t xml:space="preserve"> que j' </w:t>
            </w:r>
            <w:proofErr w:type="spellStart"/>
            <w:r w:rsidRPr="00C30881">
              <w:rPr>
                <w:sz w:val="20"/>
              </w:rPr>
              <w:t>étais</w:t>
            </w:r>
            <w:proofErr w:type="spellEnd"/>
            <w:r w:rsidRPr="00C30881">
              <w:rPr>
                <w:sz w:val="20"/>
              </w:rPr>
              <w:t xml:space="preserve"> une imbécile .</w:t>
            </w:r>
          </w:p>
        </w:tc>
      </w:tr>
      <w:tr w:rsidR="00C30881" w:rsidRPr="00940473" w14:paraId="7833993D"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4E3CD379" w14:textId="77777777" w:rsidR="00C30881" w:rsidRPr="00C30881" w:rsidRDefault="00C30881" w:rsidP="00C30881">
            <w:pPr>
              <w:ind w:firstLine="0"/>
              <w:rPr>
                <w:sz w:val="20"/>
              </w:rPr>
            </w:pPr>
            <w:r w:rsidRPr="00C30881">
              <w:rPr>
                <w:sz w:val="20"/>
              </w:rPr>
              <w:t>Test</w:t>
            </w:r>
          </w:p>
        </w:tc>
        <w:tc>
          <w:tcPr>
            <w:tcW w:w="1098" w:type="dxa"/>
            <w:tcBorders>
              <w:top w:val="single" w:sz="18" w:space="0" w:color="70AD47" w:themeColor="accent6"/>
            </w:tcBorders>
          </w:tcPr>
          <w:p w14:paraId="0E89B47C"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r w:rsidRPr="00C30881">
              <w:rPr>
                <w:sz w:val="20"/>
              </w:rPr>
              <w:t>?</w:t>
            </w:r>
          </w:p>
        </w:tc>
        <w:tc>
          <w:tcPr>
            <w:tcW w:w="3109" w:type="dxa"/>
            <w:tcBorders>
              <w:top w:val="single" w:sz="18" w:space="0" w:color="70AD47" w:themeColor="accent6"/>
            </w:tcBorders>
          </w:tcPr>
          <w:p w14:paraId="53DD9F4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 Vous dites imbécile</w:t>
            </w:r>
          </w:p>
        </w:tc>
      </w:tr>
    </w:tbl>
    <w:p w14:paraId="19C6DF88" w14:textId="4B23A834" w:rsidR="005901FA" w:rsidRPr="005901FA" w:rsidRDefault="00012D33" w:rsidP="006940C4">
      <w:pPr>
        <w:pStyle w:val="berschrift6"/>
      </w:pPr>
      <w:r>
        <w:t xml:space="preserve"> </w:t>
      </w:r>
      <w:bookmarkStart w:id="102" w:name="_Toc79512951"/>
      <w:r>
        <w:t>W</w:t>
      </w:r>
      <w:r w:rsidR="006E2F58" w:rsidRPr="00AC1873">
        <w:t xml:space="preserve">orked </w:t>
      </w:r>
      <w:r>
        <w:t>E</w:t>
      </w:r>
      <w:r w:rsidR="006E2F58" w:rsidRPr="00AC1873">
        <w:t>xampl</w:t>
      </w:r>
      <w:r w:rsidR="0056645F">
        <w:t>e</w:t>
      </w:r>
      <w:bookmarkEnd w:id="102"/>
    </w:p>
    <w:p w14:paraId="196561F3" w14:textId="7D7A1ABA" w:rsidR="008F617E" w:rsidRDefault="006E2F58" w:rsidP="006940C4">
      <w:pPr>
        <w:ind w:left="284" w:firstLine="0"/>
      </w:pPr>
      <w:r w:rsidRPr="00940473">
        <w:t>Examples take</w:t>
      </w:r>
      <w:r w:rsidR="0056645F">
        <w:t>n</w:t>
      </w:r>
      <w:r w:rsidRPr="00940473">
        <w:t xml:space="preserve"> </w:t>
      </w:r>
      <w:r w:rsidRPr="006940C4">
        <w:t>from</w:t>
      </w:r>
      <w:r w:rsidRPr="00940473">
        <w:t xml:space="preserve"> Müller (1975, </w:t>
      </w:r>
      <w:proofErr w:type="spellStart"/>
      <w:r w:rsidRPr="00940473">
        <w:t>p.185</w:t>
      </w:r>
      <w:proofErr w:type="spellEnd"/>
      <w:r w:rsidRPr="00940473">
        <w:t>)</w:t>
      </w:r>
    </w:p>
    <w:p w14:paraId="698472AE" w14:textId="74539CA9" w:rsidR="00C30881" w:rsidRDefault="00C30881" w:rsidP="00C30881">
      <w:pPr>
        <w:ind w:firstLine="0"/>
      </w:pPr>
      <w:r>
        <w:t xml:space="preserve">It is assumed in the following corpus, table 1,  that the sentences have the following features. Using these sentences as a training corpus, it is possible to ascertain the most probabilistic classification of sentence the </w:t>
      </w:r>
      <w:r w:rsidRPr="00C30881">
        <w:rPr>
          <w:i/>
          <w:iCs/>
        </w:rPr>
        <w:t>vous dites imbécile.</w:t>
      </w:r>
      <w:r>
        <w:t xml:space="preserve"> </w:t>
      </w:r>
      <w:r>
        <w:t xml:space="preserve"> </w:t>
      </w:r>
    </w:p>
    <w:p w14:paraId="46ADEEAA" w14:textId="3C003E67" w:rsidR="00C30881" w:rsidRDefault="00C30881" w:rsidP="00C30881">
      <w:pPr>
        <w:pStyle w:val="Sub-chapters"/>
      </w:pPr>
      <w:r>
        <w:t xml:space="preserve">The prior probabilities and smoothing probabilities for the respective classes must first be calculated and the results of which are present in </w:t>
      </w:r>
      <w:r w:rsidR="00981EEC">
        <w:t>table 2</w:t>
      </w:r>
      <w:r w:rsidR="00B06FBE">
        <w:t>.</w:t>
      </w:r>
    </w:p>
    <w:p w14:paraId="48483D66" w14:textId="77777777" w:rsidR="00981EEC" w:rsidRDefault="00981EEC" w:rsidP="00981EEC">
      <w:pPr>
        <w:pStyle w:val="Sub-chapters"/>
        <w:ind w:firstLine="0"/>
      </w:pPr>
    </w:p>
    <w:tbl>
      <w:tblPr>
        <w:tblStyle w:val="Tabellenraster"/>
        <w:tblpPr w:leftFromText="141" w:rightFromText="141" w:vertAnchor="text" w:tblpX="407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tblGrid>
      <w:tr w:rsidR="00981EEC" w14:paraId="7B2C3112" w14:textId="77777777" w:rsidTr="00981EEC">
        <w:tc>
          <w:tcPr>
            <w:tcW w:w="4567" w:type="dxa"/>
          </w:tcPr>
          <w:tbl>
            <w:tblPr>
              <w:tblStyle w:val="Gitternetztabelle4Akzent6"/>
              <w:tblpPr w:leftFromText="141" w:rightFromText="141" w:vertAnchor="text" w:horzAnchor="page" w:tblpXSpec="right" w:tblpY="18"/>
              <w:tblOverlap w:val="never"/>
              <w:tblW w:w="0" w:type="auto"/>
              <w:tblLook w:val="04A0" w:firstRow="1" w:lastRow="0" w:firstColumn="1" w:lastColumn="0" w:noHBand="0" w:noVBand="1"/>
            </w:tblPr>
            <w:tblGrid>
              <w:gridCol w:w="2097"/>
              <w:gridCol w:w="892"/>
              <w:gridCol w:w="1230"/>
            </w:tblGrid>
            <w:tr w:rsidR="00981EEC" w14:paraId="593417B2" w14:textId="77777777" w:rsidTr="00981EE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7AF886E" w14:textId="77777777" w:rsidR="00981EEC" w:rsidRDefault="00981EEC" w:rsidP="00981EEC">
                  <w:pPr>
                    <w:ind w:firstLine="0"/>
                    <w:jc w:val="right"/>
                  </w:pPr>
                </w:p>
              </w:tc>
              <w:tc>
                <w:tcPr>
                  <w:tcW w:w="892" w:type="dxa"/>
                </w:tcPr>
                <w:p w14:paraId="2411DA80"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5BF821C3"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481E224F" w14:textId="77777777" w:rsidTr="00981EE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E7DEA0C" w14:textId="77777777" w:rsidR="00981EEC" w:rsidRDefault="00981EEC" w:rsidP="00981EEC">
                  <w:pPr>
                    <w:ind w:firstLine="0"/>
                    <w:jc w:val="right"/>
                  </w:pPr>
                </w:p>
              </w:tc>
              <w:tc>
                <w:tcPr>
                  <w:tcW w:w="892" w:type="dxa"/>
                </w:tcPr>
                <w:p w14:paraId="7F8894CA"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35C0FFB2"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r>
            <w:tr w:rsidR="00981EEC" w14:paraId="2FF65498" w14:textId="77777777" w:rsidTr="00981EEC">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471717F3" w14:textId="77777777" w:rsidR="00981EEC" w:rsidRDefault="00981EEC" w:rsidP="00981EEC">
                  <w:pPr>
                    <w:ind w:firstLine="0"/>
                    <w:jc w:val="right"/>
                  </w:pPr>
                  <w:r>
                    <w:t>Prior Probability</w:t>
                  </w:r>
                </w:p>
              </w:tc>
              <w:tc>
                <w:tcPr>
                  <w:tcW w:w="892" w:type="dxa"/>
                </w:tcPr>
                <w:p w14:paraId="5BFEAA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53E5BF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260A89F7" w14:textId="77777777" w:rsidTr="00981EE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1818066A" w14:textId="77777777" w:rsidR="00981EEC" w:rsidRDefault="00981EEC" w:rsidP="00981EEC">
                  <w:pPr>
                    <w:ind w:firstLine="0"/>
                    <w:jc w:val="right"/>
                  </w:pPr>
                  <w:r>
                    <w:t>Smoothing</w:t>
                  </w:r>
                </w:p>
              </w:tc>
              <w:tc>
                <w:tcPr>
                  <w:tcW w:w="892" w:type="dxa"/>
                </w:tcPr>
                <w:p w14:paraId="6CBAD703"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56D78B5E"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3B95C17A" w14:textId="77777777" w:rsidR="00981EEC" w:rsidRDefault="00981EEC" w:rsidP="00981EEC">
            <w:pPr>
              <w:pStyle w:val="Sub-chapters"/>
              <w:ind w:firstLine="0"/>
              <w:jc w:val="right"/>
            </w:pPr>
          </w:p>
        </w:tc>
      </w:tr>
      <w:tr w:rsidR="00981EEC" w14:paraId="2714A5C6" w14:textId="77777777" w:rsidTr="00981EEC">
        <w:tc>
          <w:tcPr>
            <w:tcW w:w="4567" w:type="dxa"/>
          </w:tcPr>
          <w:p w14:paraId="247E334D" w14:textId="4347B3FB" w:rsidR="00981EEC" w:rsidRPr="00981EEC" w:rsidRDefault="00981EEC" w:rsidP="00AF6176">
            <w:pPr>
              <w:pStyle w:val="berschrift6"/>
              <w:jc w:val="both"/>
            </w:pPr>
            <w:r w:rsidRPr="00C30881">
              <w:t xml:space="preserve"> </w:t>
            </w:r>
            <w:bookmarkStart w:id="103" w:name="_Toc79512952"/>
            <w:r w:rsidRPr="00C30881">
              <w:t xml:space="preserve">Classification </w:t>
            </w:r>
            <w:r>
              <w:t>V</w:t>
            </w:r>
            <w:r w:rsidRPr="00C30881">
              <w:t>alues</w:t>
            </w:r>
            <w:bookmarkEnd w:id="103"/>
          </w:p>
          <w:p w14:paraId="696371E1" w14:textId="77777777" w:rsidR="00981EEC" w:rsidRDefault="00981EEC" w:rsidP="00981EEC">
            <w:pPr>
              <w:pStyle w:val="Sub-chapters"/>
              <w:ind w:firstLine="0"/>
              <w:jc w:val="right"/>
            </w:pPr>
          </w:p>
        </w:tc>
      </w:tr>
      <w:tr w:rsidR="00981EEC" w14:paraId="4CEC0895" w14:textId="77777777" w:rsidTr="00981EEC">
        <w:tc>
          <w:tcPr>
            <w:tcW w:w="4567" w:type="dxa"/>
          </w:tcPr>
          <w:tbl>
            <w:tblPr>
              <w:tblStyle w:val="Gitternetztabelle4Akzent6"/>
              <w:tblpPr w:leftFromText="141" w:rightFromText="141" w:vertAnchor="text" w:horzAnchor="page" w:tblpXSpec="right" w:tblpY="55"/>
              <w:tblOverlap w:val="never"/>
              <w:tblW w:w="0" w:type="auto"/>
              <w:tblLook w:val="04A0" w:firstRow="1" w:lastRow="0" w:firstColumn="1" w:lastColumn="0" w:noHBand="0" w:noVBand="1"/>
            </w:tblPr>
            <w:tblGrid>
              <w:gridCol w:w="1525"/>
              <w:gridCol w:w="1270"/>
              <w:gridCol w:w="1546"/>
            </w:tblGrid>
            <w:tr w:rsidR="00981EEC" w14:paraId="419766A1" w14:textId="77777777" w:rsidTr="0098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9DEACF" w14:textId="77777777" w:rsidR="00981EEC" w:rsidRDefault="00981EEC" w:rsidP="00981EEC">
                  <w:pPr>
                    <w:pStyle w:val="Sub-chapters"/>
                    <w:ind w:firstLine="0"/>
                    <w:jc w:val="right"/>
                  </w:pPr>
                </w:p>
              </w:tc>
              <w:tc>
                <w:tcPr>
                  <w:tcW w:w="1276" w:type="dxa"/>
                </w:tcPr>
                <w:p w14:paraId="4745F917"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559" w:type="dxa"/>
                </w:tcPr>
                <w:p w14:paraId="6271C4CA"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1FB513CE"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4901E2" w14:textId="77777777" w:rsidR="00981EEC" w:rsidRDefault="00981EEC" w:rsidP="00981EEC">
                  <w:pPr>
                    <w:pStyle w:val="Sub-chapters"/>
                    <w:ind w:firstLine="0"/>
                    <w:jc w:val="right"/>
                  </w:pPr>
                  <w:r>
                    <w:t>Vous</w:t>
                  </w:r>
                </w:p>
              </w:tc>
              <w:tc>
                <w:tcPr>
                  <w:tcW w:w="1276" w:type="dxa"/>
                </w:tcPr>
                <w:p w14:paraId="53DA1B4F"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559" w:type="dxa"/>
                </w:tcPr>
                <w:p w14:paraId="7156883A"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981EEC" w14:paraId="5ED45CC7"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00C58DB2" w14:textId="77777777" w:rsidR="00981EEC" w:rsidRDefault="00981EEC" w:rsidP="00981EEC">
                  <w:pPr>
                    <w:pStyle w:val="Sub-chapters"/>
                    <w:ind w:firstLine="0"/>
                    <w:jc w:val="right"/>
                  </w:pPr>
                  <w:r>
                    <w:t>Dites</w:t>
                  </w:r>
                </w:p>
              </w:tc>
              <w:tc>
                <w:tcPr>
                  <w:tcW w:w="1276" w:type="dxa"/>
                </w:tcPr>
                <w:p w14:paraId="35D9A08F"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559" w:type="dxa"/>
                </w:tcPr>
                <w:p w14:paraId="78F15EF2"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981EEC" w14:paraId="0CA793B7"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3F829AB" w14:textId="77777777" w:rsidR="00981EEC" w:rsidRDefault="00981EEC" w:rsidP="00981EEC">
                  <w:pPr>
                    <w:pStyle w:val="Sub-chapters"/>
                    <w:ind w:firstLine="0"/>
                    <w:jc w:val="right"/>
                  </w:pPr>
                  <w:proofErr w:type="spellStart"/>
                  <w:r>
                    <w:t>Imbéciile</w:t>
                  </w:r>
                  <w:proofErr w:type="spellEnd"/>
                </w:p>
              </w:tc>
              <w:tc>
                <w:tcPr>
                  <w:tcW w:w="1276" w:type="dxa"/>
                </w:tcPr>
                <w:p w14:paraId="326343C3"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559" w:type="dxa"/>
                </w:tcPr>
                <w:p w14:paraId="252B63FC"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981EEC" w14:paraId="2C10B634"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13DA8CCE" w14:textId="77777777" w:rsidR="00981EEC" w:rsidRDefault="00981EEC" w:rsidP="00981EEC">
                  <w:pPr>
                    <w:pStyle w:val="Sub-chapters"/>
                    <w:ind w:firstLine="0"/>
                    <w:jc w:val="right"/>
                  </w:pPr>
                  <w:r>
                    <w:t xml:space="preserve">Prior </w:t>
                  </w:r>
                  <w:proofErr w:type="spellStart"/>
                  <w:r>
                    <w:t>Probabiltiy</w:t>
                  </w:r>
                  <w:proofErr w:type="spellEnd"/>
                </w:p>
              </w:tc>
              <w:tc>
                <w:tcPr>
                  <w:tcW w:w="1276" w:type="dxa"/>
                </w:tcPr>
                <w:p w14:paraId="42586C97"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559" w:type="dxa"/>
                </w:tcPr>
                <w:p w14:paraId="554AA7B5"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00C98A82"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2AAE80" w14:textId="77777777" w:rsidR="00981EEC" w:rsidRDefault="00981EEC" w:rsidP="00981EEC">
                  <w:pPr>
                    <w:pStyle w:val="Sub-chapters"/>
                    <w:ind w:firstLine="0"/>
                    <w:jc w:val="right"/>
                  </w:pPr>
                </w:p>
              </w:tc>
              <w:tc>
                <w:tcPr>
                  <w:tcW w:w="1276" w:type="dxa"/>
                </w:tcPr>
                <w:p w14:paraId="38753486"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559" w:type="dxa"/>
                </w:tcPr>
                <w:p w14:paraId="036CD239"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5E285905" w14:textId="77777777" w:rsidR="00981EEC" w:rsidRDefault="00981EEC" w:rsidP="00981EEC">
            <w:pPr>
              <w:pStyle w:val="Sub-chapters"/>
              <w:ind w:firstLine="0"/>
              <w:jc w:val="right"/>
            </w:pPr>
          </w:p>
        </w:tc>
      </w:tr>
      <w:tr w:rsidR="00981EEC" w14:paraId="4CC814F3" w14:textId="77777777" w:rsidTr="00981EEC">
        <w:tc>
          <w:tcPr>
            <w:tcW w:w="4567" w:type="dxa"/>
          </w:tcPr>
          <w:p w14:paraId="2F3946B9" w14:textId="1B20D52C" w:rsidR="00981EEC" w:rsidRPr="00B06FBE" w:rsidRDefault="00981EEC" w:rsidP="005901FA">
            <w:pPr>
              <w:pStyle w:val="berschrift6"/>
            </w:pPr>
            <w:bookmarkStart w:id="104" w:name="_Toc79512953"/>
            <w:r w:rsidRPr="005901FA">
              <w:t>Classification</w:t>
            </w:r>
            <w:r w:rsidRPr="00B06FBE">
              <w:t xml:space="preserve"> Assignment</w:t>
            </w:r>
            <w:bookmarkEnd w:id="104"/>
          </w:p>
          <w:p w14:paraId="161207F6" w14:textId="77777777" w:rsidR="00981EEC" w:rsidRDefault="00981EEC" w:rsidP="00981EEC">
            <w:pPr>
              <w:pStyle w:val="Sub-chapters"/>
              <w:ind w:firstLine="0"/>
              <w:jc w:val="right"/>
            </w:pPr>
          </w:p>
        </w:tc>
      </w:tr>
    </w:tbl>
    <w:p w14:paraId="0A83EF90" w14:textId="0BEC0897" w:rsidR="008F617E" w:rsidRPr="00457D26" w:rsidRDefault="00981EEC" w:rsidP="00457D26">
      <w:pPr>
        <w:pStyle w:val="Sub-chapters"/>
        <w:ind w:firstLine="0"/>
      </w:pPr>
      <w:r>
        <w:t>Combined with the values in table 2, the MLE values can be calculated as seen in table 3. The final step is simply to traverse the sentence, retrieve the respective values from table 3 and multiple the respective products by their respective prior probabilities. The result, as seen in table 4, shows that the sentence is most likely ORAL based on the corpus as presented above.</w:t>
      </w:r>
    </w:p>
    <w:p w14:paraId="61CC6CC5" w14:textId="391EF56B" w:rsidR="00961E5F" w:rsidRPr="00940473" w:rsidRDefault="00F84BCF" w:rsidP="001D20AC">
      <w:pPr>
        <w:pStyle w:val="berschrift2"/>
      </w:pPr>
      <w:bookmarkStart w:id="105" w:name="_Toc79483025"/>
      <w:bookmarkStart w:id="106" w:name="_Toc79512052"/>
      <w:r w:rsidRPr="00940473">
        <w:t xml:space="preserve">Combining Registers and </w:t>
      </w:r>
      <w:r w:rsidR="003D7194" w:rsidRPr="00940473">
        <w:t>Discourse</w:t>
      </w:r>
      <w:bookmarkEnd w:id="105"/>
      <w:bookmarkEnd w:id="106"/>
      <w:r w:rsidRPr="00940473">
        <w:t xml:space="preserve"> </w:t>
      </w:r>
    </w:p>
    <w:p w14:paraId="5A989E68" w14:textId="503DC679"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w:t>
      </w:r>
      <w:r w:rsidR="00C90F38">
        <w:t xml:space="preserve"> </w:t>
      </w:r>
      <w:r w:rsidR="00E756AC">
        <w:t>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represent literacy. If they are to diverge, then they represent orality. Therefore, </w:t>
      </w:r>
      <w:proofErr w:type="gramStart"/>
      <w:r w:rsidR="00095599" w:rsidRPr="00940473">
        <w:t>It</w:t>
      </w:r>
      <w:proofErr w:type="gramEnd"/>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880"/>
        <w:gridCol w:w="507"/>
        <w:gridCol w:w="911"/>
        <w:gridCol w:w="1066"/>
        <w:gridCol w:w="916"/>
        <w:gridCol w:w="823"/>
        <w:gridCol w:w="1164"/>
      </w:tblGrid>
      <w:tr w:rsidR="00EF5C3F" w:rsidRPr="00940473" w14:paraId="080692BF" w14:textId="77777777" w:rsidTr="00966D40">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880" w:type="dxa"/>
          </w:tcPr>
          <w:p w14:paraId="34C8E06B" w14:textId="77777777" w:rsidR="00EF5C3F" w:rsidRPr="00940473" w:rsidRDefault="00EF5C3F" w:rsidP="001D20AC"/>
        </w:tc>
        <w:tc>
          <w:tcPr>
            <w:tcW w:w="507" w:type="dxa"/>
          </w:tcPr>
          <w:p w14:paraId="195626FD" w14:textId="77777777" w:rsidR="00EF5C3F" w:rsidRPr="00940473" w:rsidRDefault="00EF5C3F" w:rsidP="001D20AC">
            <w:r w:rsidRPr="00940473">
              <w:t xml:space="preserve"> </w:t>
            </w:r>
          </w:p>
        </w:tc>
        <w:tc>
          <w:tcPr>
            <w:tcW w:w="911" w:type="dxa"/>
          </w:tcPr>
          <w:p w14:paraId="192281A4" w14:textId="77777777" w:rsidR="00EF5C3F" w:rsidRPr="00940473" w:rsidRDefault="00EF5C3F" w:rsidP="001D20AC"/>
        </w:tc>
        <w:tc>
          <w:tcPr>
            <w:tcW w:w="1066" w:type="dxa"/>
          </w:tcPr>
          <w:p w14:paraId="5BD4403A" w14:textId="77777777" w:rsidR="00EF5C3F" w:rsidRPr="00940473" w:rsidRDefault="00EF5C3F" w:rsidP="001D20AC"/>
        </w:tc>
        <w:tc>
          <w:tcPr>
            <w:tcW w:w="916" w:type="dxa"/>
          </w:tcPr>
          <w:p w14:paraId="78B0CE21" w14:textId="77777777" w:rsidR="00EF5C3F" w:rsidRPr="00940473" w:rsidRDefault="00EF5C3F" w:rsidP="001D20AC">
            <w:r w:rsidRPr="00940473">
              <w:t>FC</w:t>
            </w:r>
          </w:p>
        </w:tc>
        <w:tc>
          <w:tcPr>
            <w:tcW w:w="823" w:type="dxa"/>
          </w:tcPr>
          <w:p w14:paraId="31E0B8C2" w14:textId="77777777" w:rsidR="00EF5C3F" w:rsidRPr="00940473" w:rsidRDefault="00EF5C3F" w:rsidP="001D20AC">
            <w:r w:rsidRPr="00940473">
              <w:t>TL</w:t>
            </w:r>
          </w:p>
        </w:tc>
        <w:tc>
          <w:tcPr>
            <w:tcW w:w="1164" w:type="dxa"/>
          </w:tcPr>
          <w:p w14:paraId="151CAC31" w14:textId="77777777" w:rsidR="00EF5C3F" w:rsidRPr="00940473" w:rsidRDefault="00EF5C3F" w:rsidP="001D20AC"/>
        </w:tc>
      </w:tr>
      <w:tr w:rsidR="00EF5C3F" w:rsidRPr="00940473" w14:paraId="77546EFB" w14:textId="77777777" w:rsidTr="00966D40">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880" w:type="dxa"/>
          </w:tcPr>
          <w:p w14:paraId="641E4728" w14:textId="77777777" w:rsidR="00EF5C3F" w:rsidRPr="00940473" w:rsidRDefault="00EF5C3F" w:rsidP="001D20AC">
            <w:r w:rsidRPr="00940473">
              <w:t xml:space="preserve"> </w:t>
            </w:r>
          </w:p>
        </w:tc>
        <w:tc>
          <w:tcPr>
            <w:tcW w:w="507" w:type="dxa"/>
          </w:tcPr>
          <w:p w14:paraId="789CC7DB" w14:textId="77777777" w:rsidR="00EF5C3F" w:rsidRPr="00940473" w:rsidRDefault="00EF5C3F" w:rsidP="001D20AC"/>
        </w:tc>
        <w:tc>
          <w:tcPr>
            <w:tcW w:w="911" w:type="dxa"/>
          </w:tcPr>
          <w:p w14:paraId="31AC2634" w14:textId="77777777" w:rsidR="00EF5C3F" w:rsidRPr="00940473" w:rsidRDefault="00EF5C3F" w:rsidP="001D20AC"/>
        </w:tc>
        <w:tc>
          <w:tcPr>
            <w:tcW w:w="1066" w:type="dxa"/>
          </w:tcPr>
          <w:p w14:paraId="3442664B" w14:textId="77777777" w:rsidR="00EF5C3F" w:rsidRPr="00940473" w:rsidRDefault="00EF5C3F" w:rsidP="002E1C1D">
            <w:pPr>
              <w:ind w:firstLine="0"/>
            </w:pPr>
            <w:r w:rsidRPr="00940473">
              <w:t>Graphic</w:t>
            </w:r>
          </w:p>
        </w:tc>
        <w:tc>
          <w:tcPr>
            <w:tcW w:w="916" w:type="dxa"/>
          </w:tcPr>
          <w:p w14:paraId="725B1712" w14:textId="77777777" w:rsidR="00EF5C3F" w:rsidRPr="00940473" w:rsidRDefault="00EF5C3F" w:rsidP="001D20AC"/>
        </w:tc>
        <w:tc>
          <w:tcPr>
            <w:tcW w:w="823" w:type="dxa"/>
          </w:tcPr>
          <w:p w14:paraId="2B9106D9" w14:textId="77777777" w:rsidR="00EF5C3F" w:rsidRPr="00940473" w:rsidRDefault="00EF5C3F" w:rsidP="001D20AC"/>
        </w:tc>
        <w:tc>
          <w:tcPr>
            <w:tcW w:w="1164" w:type="dxa"/>
          </w:tcPr>
          <w:p w14:paraId="75C08FAA" w14:textId="77777777" w:rsidR="00EF5C3F" w:rsidRPr="00940473" w:rsidRDefault="00EF5C3F" w:rsidP="001D20AC"/>
        </w:tc>
      </w:tr>
      <w:tr w:rsidR="00EF5C3F" w:rsidRPr="00940473" w14:paraId="4B500C92" w14:textId="77777777" w:rsidTr="00966D40">
        <w:tc>
          <w:tcPr>
            <w:tcW w:w="1125" w:type="dxa"/>
          </w:tcPr>
          <w:p w14:paraId="7D3287B2" w14:textId="77777777" w:rsidR="00EF5C3F" w:rsidRPr="00940473" w:rsidRDefault="00EF5C3F" w:rsidP="002E1C1D">
            <w:pPr>
              <w:ind w:firstLine="0"/>
            </w:pPr>
            <w:r w:rsidRPr="00940473">
              <w:t>,Spoken’</w:t>
            </w:r>
          </w:p>
        </w:tc>
        <w:tc>
          <w:tcPr>
            <w:tcW w:w="938" w:type="dxa"/>
          </w:tcPr>
          <w:p w14:paraId="168CA2E4" w14:textId="6F88F1A9" w:rsidR="00EF5C3F" w:rsidRPr="00940473" w:rsidRDefault="009D2569" w:rsidP="001D20AC">
            <w:r w:rsidRPr="00940473">
              <w:rPr>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left:0;text-align:left;margin-left:-5.55pt;margin-top:6.1pt;width:275.4pt;height:.4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880" w:type="dxa"/>
          </w:tcPr>
          <w:p w14:paraId="2C51B59C" w14:textId="77777777" w:rsidR="00EF5C3F" w:rsidRPr="00940473" w:rsidRDefault="00EF5C3F" w:rsidP="001D20AC">
            <w:pPr>
              <w:rPr>
                <w:noProof/>
              </w:rPr>
            </w:pPr>
          </w:p>
        </w:tc>
        <w:tc>
          <w:tcPr>
            <w:tcW w:w="507" w:type="dxa"/>
          </w:tcPr>
          <w:p w14:paraId="55B0DEAA" w14:textId="77777777" w:rsidR="00EF5C3F" w:rsidRPr="00940473" w:rsidRDefault="00EF5C3F" w:rsidP="001D20AC"/>
        </w:tc>
        <w:tc>
          <w:tcPr>
            <w:tcW w:w="911" w:type="dxa"/>
          </w:tcPr>
          <w:p w14:paraId="7D5AF40C" w14:textId="77777777" w:rsidR="00EF5C3F" w:rsidRPr="00940473" w:rsidRDefault="00EF5C3F" w:rsidP="001D20AC"/>
        </w:tc>
        <w:tc>
          <w:tcPr>
            <w:tcW w:w="1066" w:type="dxa"/>
          </w:tcPr>
          <w:p w14:paraId="25517DD3" w14:textId="77777777" w:rsidR="00EF5C3F" w:rsidRPr="00940473" w:rsidRDefault="00EF5C3F" w:rsidP="001D20AC"/>
        </w:tc>
        <w:tc>
          <w:tcPr>
            <w:tcW w:w="916" w:type="dxa"/>
          </w:tcPr>
          <w:p w14:paraId="4254DF18" w14:textId="77777777" w:rsidR="00EF5C3F" w:rsidRPr="00940473" w:rsidRDefault="00EF5C3F" w:rsidP="001D20AC"/>
        </w:tc>
        <w:tc>
          <w:tcPr>
            <w:tcW w:w="823" w:type="dxa"/>
          </w:tcPr>
          <w:p w14:paraId="4CFF7495" w14:textId="77777777" w:rsidR="00EF5C3F" w:rsidRPr="00940473" w:rsidRDefault="00EF5C3F" w:rsidP="001D20AC"/>
        </w:tc>
        <w:tc>
          <w:tcPr>
            <w:tcW w:w="1164" w:type="dxa"/>
          </w:tcPr>
          <w:p w14:paraId="7F28624C" w14:textId="77777777" w:rsidR="00EF5C3F" w:rsidRPr="00940473" w:rsidRDefault="00EF5C3F" w:rsidP="002E1C1D">
            <w:pPr>
              <w:ind w:firstLine="0"/>
            </w:pPr>
            <w:r w:rsidRPr="00940473">
              <w:t>,Written’</w:t>
            </w:r>
          </w:p>
        </w:tc>
      </w:tr>
      <w:tr w:rsidR="00EF5C3F" w:rsidRPr="00940473" w14:paraId="3C62536F" w14:textId="77777777" w:rsidTr="00966D40">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880" w:type="dxa"/>
          </w:tcPr>
          <w:p w14:paraId="4931689B" w14:textId="77777777" w:rsidR="00EF5C3F" w:rsidRPr="00940473" w:rsidRDefault="00EF5C3F" w:rsidP="001D20AC"/>
        </w:tc>
        <w:tc>
          <w:tcPr>
            <w:tcW w:w="507" w:type="dxa"/>
          </w:tcPr>
          <w:p w14:paraId="0786F135" w14:textId="77777777" w:rsidR="00EF5C3F" w:rsidRPr="00940473" w:rsidRDefault="00EF5C3F" w:rsidP="001D20AC"/>
        </w:tc>
        <w:tc>
          <w:tcPr>
            <w:tcW w:w="911" w:type="dxa"/>
          </w:tcPr>
          <w:p w14:paraId="5EE02B22" w14:textId="77777777" w:rsidR="00EF5C3F" w:rsidRPr="00940473" w:rsidRDefault="00EF5C3F" w:rsidP="001D20AC"/>
        </w:tc>
        <w:tc>
          <w:tcPr>
            <w:tcW w:w="1066" w:type="dxa"/>
          </w:tcPr>
          <w:p w14:paraId="58E3AFFC" w14:textId="77777777" w:rsidR="00EF5C3F" w:rsidRPr="00940473" w:rsidRDefault="00EF5C3F" w:rsidP="002E1C1D">
            <w:pPr>
              <w:ind w:firstLine="0"/>
            </w:pPr>
            <w:r w:rsidRPr="00940473">
              <w:t xml:space="preserve">Phonic </w:t>
            </w:r>
          </w:p>
        </w:tc>
        <w:tc>
          <w:tcPr>
            <w:tcW w:w="916" w:type="dxa"/>
          </w:tcPr>
          <w:p w14:paraId="31E34152" w14:textId="77777777" w:rsidR="00EF5C3F" w:rsidRPr="00940473" w:rsidRDefault="00EF5C3F" w:rsidP="001D20AC"/>
        </w:tc>
        <w:tc>
          <w:tcPr>
            <w:tcW w:w="823" w:type="dxa"/>
          </w:tcPr>
          <w:p w14:paraId="764DBA68" w14:textId="77777777" w:rsidR="00EF5C3F" w:rsidRPr="00940473" w:rsidRDefault="00EF5C3F" w:rsidP="001D20AC"/>
        </w:tc>
        <w:tc>
          <w:tcPr>
            <w:tcW w:w="1164" w:type="dxa"/>
          </w:tcPr>
          <w:p w14:paraId="1EF51CE6" w14:textId="77777777" w:rsidR="00EF5C3F" w:rsidRPr="00940473" w:rsidRDefault="00EF5C3F" w:rsidP="001D20AC"/>
        </w:tc>
      </w:tr>
      <w:tr w:rsidR="00EF5C3F" w:rsidRPr="00940473" w14:paraId="04B4E4D4" w14:textId="77777777" w:rsidTr="00966D40">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880" w:type="dxa"/>
          </w:tcPr>
          <w:p w14:paraId="55602506" w14:textId="77777777" w:rsidR="00EF5C3F" w:rsidRPr="00940473" w:rsidRDefault="00EF5C3F" w:rsidP="001D20AC">
            <w:r w:rsidRPr="00940473">
              <w:t>FV</w:t>
            </w:r>
          </w:p>
        </w:tc>
        <w:tc>
          <w:tcPr>
            <w:tcW w:w="507" w:type="dxa"/>
          </w:tcPr>
          <w:p w14:paraId="64793284" w14:textId="77777777" w:rsidR="00EF5C3F" w:rsidRPr="00940473" w:rsidRDefault="00EF5C3F" w:rsidP="002E1C1D">
            <w:pPr>
              <w:ind w:firstLine="0"/>
            </w:pPr>
            <w:r w:rsidRPr="00940473">
              <w:t>FP</w:t>
            </w:r>
          </w:p>
        </w:tc>
        <w:tc>
          <w:tcPr>
            <w:tcW w:w="911" w:type="dxa"/>
          </w:tcPr>
          <w:p w14:paraId="1893DBE8" w14:textId="77777777" w:rsidR="00EF5C3F" w:rsidRPr="00940473" w:rsidRDefault="00EF5C3F" w:rsidP="001D20AC">
            <w:r w:rsidRPr="00940473">
              <w:t>FF</w:t>
            </w:r>
          </w:p>
        </w:tc>
        <w:tc>
          <w:tcPr>
            <w:tcW w:w="1066" w:type="dxa"/>
          </w:tcPr>
          <w:p w14:paraId="7B68009C" w14:textId="77777777" w:rsidR="00EF5C3F" w:rsidRPr="00940473" w:rsidRDefault="00EF5C3F" w:rsidP="001D20AC"/>
        </w:tc>
        <w:tc>
          <w:tcPr>
            <w:tcW w:w="916" w:type="dxa"/>
          </w:tcPr>
          <w:p w14:paraId="5FEC5CC0" w14:textId="77777777" w:rsidR="00EF5C3F" w:rsidRPr="00940473" w:rsidRDefault="00EF5C3F" w:rsidP="001D20AC"/>
        </w:tc>
        <w:tc>
          <w:tcPr>
            <w:tcW w:w="823" w:type="dxa"/>
          </w:tcPr>
          <w:p w14:paraId="09AF2A2A" w14:textId="77777777" w:rsidR="00EF5C3F" w:rsidRPr="00940473" w:rsidRDefault="00EF5C3F" w:rsidP="001D20AC"/>
        </w:tc>
        <w:tc>
          <w:tcPr>
            <w:tcW w:w="1164" w:type="dxa"/>
          </w:tcPr>
          <w:p w14:paraId="1FF13CC4" w14:textId="77777777" w:rsidR="00EF5C3F" w:rsidRPr="00940473" w:rsidRDefault="00EF5C3F" w:rsidP="001D20AC"/>
        </w:tc>
      </w:tr>
    </w:tbl>
    <w:p w14:paraId="332F69F4" w14:textId="21DADB65" w:rsidR="00095599" w:rsidRPr="007F74C2" w:rsidRDefault="007F74C2" w:rsidP="007F74C2">
      <w:pPr>
        <w:pStyle w:val="berschrift5"/>
      </w:pPr>
      <w:bookmarkStart w:id="107" w:name="_Toc79423940"/>
      <w:bookmarkStart w:id="108" w:name="_Toc79483207"/>
      <w:bookmarkStart w:id="109" w:name="_Toc79511894"/>
      <w:r w:rsidRPr="007F74C2">
        <w:t>R</w:t>
      </w:r>
      <w:r w:rsidR="0090291F" w:rsidRPr="007F74C2">
        <w:t xml:space="preserve">egisters </w:t>
      </w:r>
      <w:bookmarkEnd w:id="107"/>
      <w:bookmarkEnd w:id="108"/>
      <w:r w:rsidR="005901FA" w:rsidRPr="007F74C2">
        <w:t>According to Literacy and Orality</w:t>
      </w:r>
      <w:bookmarkEnd w:id="109"/>
    </w:p>
    <w:tbl>
      <w:tblPr>
        <w:tblStyle w:val="Tabellenraster"/>
        <w:tblpPr w:leftFromText="141" w:rightFromText="141" w:vertAnchor="text" w:horzAnchor="margin" w:tblpXSpec="right" w:tblpY="1056"/>
        <w:tblOverlap w:val="never"/>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077"/>
        <w:gridCol w:w="1010"/>
      </w:tblGrid>
      <w:tr w:rsidR="007F74C2" w:rsidRPr="00940473" w14:paraId="5B8862A2" w14:textId="77777777" w:rsidTr="00966D40">
        <w:tc>
          <w:tcPr>
            <w:tcW w:w="1423" w:type="dxa"/>
          </w:tcPr>
          <w:p w14:paraId="70AABD1E" w14:textId="77777777" w:rsidR="007F74C2" w:rsidRPr="00940473" w:rsidRDefault="007F74C2" w:rsidP="007F74C2">
            <w:r w:rsidRPr="00940473">
              <w:rPr>
                <w:noProof/>
              </w:rPr>
              <w:pict w14:anchorId="70C79101">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31" type="#_x0000_t88" style="position:absolute;left:0;text-align:left;margin-left:21.9pt;margin-top:8.6pt;width:48.35pt;height:37.4pt;z-index:25165875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6664" strokecolor="#70ad47 [3209]" strokeweight="1pt">
                  <v:stroke joinstyle="miter"/>
                </v:shape>
              </w:pict>
            </w:r>
          </w:p>
        </w:tc>
        <w:tc>
          <w:tcPr>
            <w:tcW w:w="1077" w:type="dxa"/>
          </w:tcPr>
          <w:p w14:paraId="61261C09" w14:textId="77777777" w:rsidR="007F74C2" w:rsidRPr="00940473" w:rsidRDefault="007F74C2" w:rsidP="007F74C2">
            <w:r w:rsidRPr="00940473">
              <w:rPr>
                <w:noProof/>
              </w:rPr>
              <w:pict w14:anchorId="3312BB5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30" type="#_x0000_t87" style="position:absolute;left:0;text-align:left;margin-left:47.75pt;margin-top:5.55pt;width:26.85pt;height:62.35pt;z-index:251657728;visibility:visible;mso-wrap-style:square;mso-wrap-distance-left:9pt;mso-wrap-distance-top:0;mso-wrap-distance-right:9pt;mso-wrap-distance-bottom:0;mso-position-horizontal:absolute;mso-position-horizontal-relative:text;mso-position-vertical:absolute;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1010" w:type="dxa"/>
          </w:tcPr>
          <w:p w14:paraId="0E0E7418" w14:textId="77777777" w:rsidR="007F74C2" w:rsidRPr="00940473" w:rsidRDefault="007F74C2" w:rsidP="007F74C2"/>
        </w:tc>
      </w:tr>
      <w:tr w:rsidR="007F74C2" w:rsidRPr="00940473" w14:paraId="5F63BFBA" w14:textId="77777777" w:rsidTr="00966D40">
        <w:tc>
          <w:tcPr>
            <w:tcW w:w="1423" w:type="dxa"/>
          </w:tcPr>
          <w:p w14:paraId="1A3CB73F" w14:textId="7262C5AB" w:rsidR="007F74C2" w:rsidRPr="00940473" w:rsidRDefault="00CE5361" w:rsidP="007F74C2">
            <w:r>
              <w:t>FC</w:t>
            </w:r>
          </w:p>
        </w:tc>
        <w:tc>
          <w:tcPr>
            <w:tcW w:w="1077" w:type="dxa"/>
          </w:tcPr>
          <w:p w14:paraId="264EAFEC" w14:textId="24B697B3" w:rsidR="007F74C2" w:rsidRPr="00940473" w:rsidRDefault="00CE5361" w:rsidP="007F74C2">
            <w:pPr>
              <w:ind w:firstLine="0"/>
            </w:pPr>
            <w:r>
              <w:t>Literacy</w:t>
            </w:r>
            <w:r w:rsidR="007F74C2" w:rsidRPr="00940473">
              <w:t xml:space="preserve"> </w:t>
            </w:r>
          </w:p>
        </w:tc>
        <w:tc>
          <w:tcPr>
            <w:tcW w:w="1010" w:type="dxa"/>
          </w:tcPr>
          <w:p w14:paraId="33BFC7E1" w14:textId="5AC7825C" w:rsidR="007F74C2" w:rsidRPr="00940473" w:rsidRDefault="00CE5361" w:rsidP="007F74C2">
            <w:r>
              <w:t>FA</w:t>
            </w:r>
          </w:p>
        </w:tc>
      </w:tr>
      <w:tr w:rsidR="007F74C2" w:rsidRPr="00940473" w14:paraId="73370A76" w14:textId="77777777" w:rsidTr="00966D40">
        <w:tc>
          <w:tcPr>
            <w:tcW w:w="1423" w:type="dxa"/>
          </w:tcPr>
          <w:p w14:paraId="10BF3D3B" w14:textId="684BF989" w:rsidR="007F74C2" w:rsidRPr="00940473" w:rsidRDefault="00CE5361" w:rsidP="007F74C2">
            <w:r>
              <w:t>TL</w:t>
            </w:r>
          </w:p>
        </w:tc>
        <w:tc>
          <w:tcPr>
            <w:tcW w:w="1077" w:type="dxa"/>
          </w:tcPr>
          <w:p w14:paraId="139CC12D" w14:textId="392A8C66" w:rsidR="007F74C2" w:rsidRPr="00940473" w:rsidRDefault="00CE5361" w:rsidP="007F74C2">
            <w:pPr>
              <w:ind w:firstLine="0"/>
            </w:pPr>
            <w:r>
              <w:t>Orality</w:t>
            </w:r>
          </w:p>
        </w:tc>
        <w:tc>
          <w:tcPr>
            <w:tcW w:w="1010" w:type="dxa"/>
          </w:tcPr>
          <w:p w14:paraId="7FAB8C6C" w14:textId="7C15D126" w:rsidR="007F74C2" w:rsidRPr="00940473" w:rsidRDefault="00CE5361" w:rsidP="007F74C2">
            <w:r>
              <w:t>FV</w:t>
            </w:r>
          </w:p>
        </w:tc>
      </w:tr>
      <w:tr w:rsidR="007F74C2" w:rsidRPr="00940473" w14:paraId="1A92CFA3" w14:textId="77777777" w:rsidTr="00966D40">
        <w:tc>
          <w:tcPr>
            <w:tcW w:w="1423" w:type="dxa"/>
          </w:tcPr>
          <w:p w14:paraId="21993B31" w14:textId="454E812B" w:rsidR="007F74C2" w:rsidRPr="00940473" w:rsidRDefault="00CE5361" w:rsidP="007F74C2">
            <w:r>
              <w:t xml:space="preserve"> </w:t>
            </w:r>
          </w:p>
        </w:tc>
        <w:tc>
          <w:tcPr>
            <w:tcW w:w="1077" w:type="dxa"/>
          </w:tcPr>
          <w:p w14:paraId="0E80970D" w14:textId="77777777" w:rsidR="007F74C2" w:rsidRPr="00940473" w:rsidRDefault="007F74C2" w:rsidP="007F74C2"/>
        </w:tc>
        <w:tc>
          <w:tcPr>
            <w:tcW w:w="1010" w:type="dxa"/>
          </w:tcPr>
          <w:p w14:paraId="762F95CD" w14:textId="2E30875F" w:rsidR="007F74C2" w:rsidRPr="00940473" w:rsidRDefault="00CE5361" w:rsidP="007F74C2">
            <w:r>
              <w:t>FP</w:t>
            </w:r>
          </w:p>
        </w:tc>
      </w:tr>
      <w:tr w:rsidR="007F74C2" w:rsidRPr="00940473" w14:paraId="370834B2" w14:textId="77777777" w:rsidTr="00966D40">
        <w:tc>
          <w:tcPr>
            <w:tcW w:w="1423" w:type="dxa"/>
          </w:tcPr>
          <w:p w14:paraId="0D3464ED" w14:textId="31C8EF6C" w:rsidR="007F74C2" w:rsidRPr="00940473" w:rsidRDefault="00CE5361" w:rsidP="007F74C2">
            <w:r>
              <w:t xml:space="preserve"> </w:t>
            </w:r>
          </w:p>
        </w:tc>
        <w:tc>
          <w:tcPr>
            <w:tcW w:w="1077" w:type="dxa"/>
          </w:tcPr>
          <w:p w14:paraId="2E10A13B" w14:textId="77777777" w:rsidR="007F74C2" w:rsidRPr="00940473" w:rsidRDefault="007F74C2" w:rsidP="007F74C2"/>
        </w:tc>
        <w:tc>
          <w:tcPr>
            <w:tcW w:w="1010" w:type="dxa"/>
          </w:tcPr>
          <w:p w14:paraId="4F0612B3" w14:textId="60DB6D00" w:rsidR="007F74C2" w:rsidRPr="00940473" w:rsidRDefault="007F74C2" w:rsidP="007F74C2">
            <w:r w:rsidRPr="00940473">
              <w:t>F</w:t>
            </w:r>
            <w:r w:rsidR="00CE5361">
              <w:t>F</w:t>
            </w:r>
          </w:p>
        </w:tc>
      </w:tr>
      <w:tr w:rsidR="007F74C2" w:rsidRPr="00940473" w14:paraId="0A1FF60C" w14:textId="77777777" w:rsidTr="00966D40">
        <w:trPr>
          <w:trHeight w:val="66"/>
        </w:trPr>
        <w:tc>
          <w:tcPr>
            <w:tcW w:w="3510" w:type="dxa"/>
            <w:gridSpan w:val="3"/>
          </w:tcPr>
          <w:p w14:paraId="387C0D88" w14:textId="69F3A881" w:rsidR="007F74C2" w:rsidRPr="00940473" w:rsidRDefault="000E043D" w:rsidP="000E043D">
            <w:pPr>
              <w:pStyle w:val="berschrift5"/>
            </w:pPr>
            <w:bookmarkStart w:id="110" w:name="_Toc79511895"/>
            <w:r>
              <w:t>Literacy and Orality</w:t>
            </w:r>
            <w:bookmarkEnd w:id="110"/>
          </w:p>
        </w:tc>
      </w:tr>
    </w:tbl>
    <w:p w14:paraId="7610E227" w14:textId="6FF10611" w:rsidR="00943A54" w:rsidRPr="00940473" w:rsidRDefault="008B64C1" w:rsidP="007F74C2">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w:t>
      </w:r>
      <w:r w:rsidR="007F74C2">
        <w:t>l</w:t>
      </w:r>
      <w:r w:rsidR="00CE5361">
        <w:t xml:space="preserve"> as seen in figure 7.</w:t>
      </w:r>
      <w:r w:rsidR="007F74C2" w:rsidRPr="007F74C2">
        <w:t xml:space="preserve"> </w:t>
      </w:r>
      <w:r w:rsidR="007F74C2" w:rsidRPr="00940473">
        <w:t>Registers by their very nature represent different discourse types and situations. In this case, registers can be assigned to FPA or FRÉ, which do line up with orality and literacy. There is a lot of variation and overlap between the respective registers</w:t>
      </w:r>
      <w:r w:rsidR="007F74C2">
        <w:t xml:space="preserve">. </w:t>
      </w:r>
      <w:r w:rsidR="006D717C" w:rsidRPr="00940473">
        <w:t>So,</w:t>
      </w:r>
      <w:r w:rsidR="00B029FC" w:rsidRPr="00940473">
        <w:t xml:space="preserve"> </w:t>
      </w:r>
      <w:r w:rsidR="006D717C" w:rsidRPr="00940473">
        <w:t>it would not be reasonable or feasible to train a model to recognize the individual registers. However, b</w:t>
      </w:r>
      <w:r w:rsidR="00936F6B" w:rsidRPr="00940473">
        <w:t xml:space="preserve">y extracting characteristics and criteria from each class </w:t>
      </w:r>
      <w:r w:rsidR="00DA3075" w:rsidRPr="00940473">
        <w:t>a</w:t>
      </w:r>
      <w:r w:rsidR="00936F6B" w:rsidRPr="00940473">
        <w:t>nd grouping them according</w:t>
      </w:r>
      <w:r w:rsidR="006D717C" w:rsidRPr="00940473">
        <w:t xml:space="preserve"> to their discourse type</w:t>
      </w:r>
      <w:r w:rsidR="00936F6B" w:rsidRPr="00940473">
        <w:t xml:space="preserve">, it </w:t>
      </w:r>
      <w:r w:rsidR="00936F6B" w:rsidRPr="00940473">
        <w:lastRenderedPageBreak/>
        <w:t xml:space="preserve">was possible to </w:t>
      </w:r>
      <w:r w:rsidR="00943A54" w:rsidRPr="00940473">
        <w:t>fit</w:t>
      </w:r>
      <w:r w:rsidR="00936F6B" w:rsidRPr="00940473">
        <w:t xml:space="preserve"> a model</w:t>
      </w:r>
      <w:r w:rsidR="00943A54" w:rsidRPr="00940473">
        <w:t xml:space="preserve"> with criteria</w:t>
      </w:r>
      <w:r w:rsidR="00936F6B" w:rsidRPr="00940473">
        <w:t xml:space="preserve"> that </w:t>
      </w:r>
      <w:r w:rsidR="00943A54" w:rsidRPr="00940473">
        <w:t>allowed it</w:t>
      </w:r>
      <w:r w:rsidR="00936F6B" w:rsidRPr="00940473">
        <w:t xml:space="preserve"> automatically recognize </w:t>
      </w:r>
      <w:r w:rsidR="000E043D">
        <w:t xml:space="preserve">literacy and orality and thus proving that the </w:t>
      </w:r>
      <w:r w:rsidR="009A0A9D">
        <w:t>principal</w:t>
      </w:r>
      <w:r w:rsidR="000E043D">
        <w:t xml:space="preserve"> discourse types can apply to French as well</w:t>
      </w:r>
      <w:r w:rsidR="00966D40">
        <w:t xml:space="preserve">. </w:t>
      </w:r>
    </w:p>
    <w:p w14:paraId="3331EC8B" w14:textId="031808E3" w:rsidR="00C92CFC" w:rsidRPr="00940473" w:rsidRDefault="00F9217A" w:rsidP="001D20AC">
      <w:pPr>
        <w:pStyle w:val="berschrift1"/>
      </w:pPr>
      <w:bookmarkStart w:id="111" w:name="_Toc75691433"/>
      <w:bookmarkStart w:id="112" w:name="_Toc75691579"/>
      <w:bookmarkStart w:id="113" w:name="_Toc79483026"/>
      <w:bookmarkStart w:id="114" w:name="_Toc79512053"/>
      <w:r w:rsidRPr="00940473">
        <w:t xml:space="preserve">System </w:t>
      </w:r>
      <w:r w:rsidR="003D2C3B" w:rsidRPr="00940473">
        <w:t>Evaluation</w:t>
      </w:r>
      <w:bookmarkEnd w:id="111"/>
      <w:bookmarkEnd w:id="112"/>
      <w:bookmarkEnd w:id="113"/>
      <w:bookmarkEnd w:id="114"/>
      <w:r w:rsidR="003D2C3B" w:rsidRPr="00940473">
        <w:t xml:space="preserve"> </w:t>
      </w:r>
    </w:p>
    <w:p w14:paraId="34DFEB70" w14:textId="168545B5" w:rsidR="00675607" w:rsidRPr="00940473" w:rsidRDefault="00F9217A" w:rsidP="001D20AC">
      <w:pPr>
        <w:pStyle w:val="berschrift2"/>
      </w:pPr>
      <w:bookmarkStart w:id="115" w:name="_Toc75691434"/>
      <w:bookmarkStart w:id="116" w:name="_Toc75691580"/>
      <w:bookmarkStart w:id="117" w:name="_Toc79483027"/>
      <w:bookmarkStart w:id="118" w:name="_Toc79512054"/>
      <w:r w:rsidRPr="00940473">
        <w:t xml:space="preserve">Developmental </w:t>
      </w:r>
      <w:bookmarkEnd w:id="115"/>
      <w:bookmarkEnd w:id="116"/>
      <w:r w:rsidRPr="00940473">
        <w:t>Overhead</w:t>
      </w:r>
      <w:bookmarkEnd w:id="117"/>
      <w:bookmarkEnd w:id="118"/>
      <w:r w:rsidR="00675607" w:rsidRPr="00940473">
        <w:t xml:space="preserve"> </w:t>
      </w:r>
    </w:p>
    <w:p w14:paraId="24E3450F" w14:textId="52264F41" w:rsidR="00091C30" w:rsidRPr="00940473" w:rsidRDefault="00106280" w:rsidP="001D20AC">
      <w:r w:rsidRPr="00940473">
        <w:t xml:space="preserve">As was the case with the corpora used in this project, most of the linguistic data is typically </w:t>
      </w:r>
      <w:r w:rsidR="00F457AA">
        <w:t>stored</w:t>
      </w:r>
      <w:r w:rsidRPr="00940473">
        <w:t xml:space="preserve"> in an .xml format.</w:t>
      </w:r>
      <w:r w:rsidR="00F457AA">
        <w:t xml:space="preserve"> T</w:t>
      </w:r>
      <w:r w:rsidRPr="00940473">
        <w: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program took around </w:t>
      </w:r>
      <w:r w:rsidR="00F457AA">
        <w:t>three</w:t>
      </w:r>
      <w:r w:rsidRPr="00940473">
        <w:t xml:space="preserve"> weeks since it was necessary to write multiple functions that could accept .xml, .csv and .txt data files.</w:t>
      </w:r>
      <w:r w:rsidR="00B029FC" w:rsidRPr="00940473">
        <w:t xml:space="preserve"> </w:t>
      </w:r>
      <w:r w:rsidR="00F457AA">
        <w:t xml:space="preserve">The </w:t>
      </w:r>
      <w:r w:rsidR="00356673" w:rsidRPr="00940473">
        <w:t xml:space="preserve">program is dynamic and allows for user input which required the implementation of error correction and prevention. </w:t>
      </w:r>
    </w:p>
    <w:p w14:paraId="0C05B957" w14:textId="22CE52E5" w:rsidR="00C92CFC" w:rsidRPr="00940473" w:rsidRDefault="00091C30" w:rsidP="001D20AC">
      <w:r w:rsidRPr="00940473">
        <w:t>The optimization of the program was done in two main steps: development</w:t>
      </w:r>
      <w:r w:rsidR="00142E80" w:rsidRPr="00940473">
        <w:t xml:space="preserve">, training, with testing being done in the last phase.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1E0B5CF7" w14:textId="77777777" w:rsidR="00E82B94"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w:t>
      </w:r>
      <w:r w:rsidR="00C90F38">
        <w:t xml:space="preserve"> </w:t>
      </w:r>
      <w:r w:rsidR="00E756AC">
        <w:t>Bayes</w:t>
      </w:r>
      <w:r w:rsidR="00DC13B4" w:rsidRPr="00940473">
        <w:t xml:space="preserve">. </w:t>
      </w:r>
    </w:p>
    <w:p w14:paraId="4C8A2157" w14:textId="13A0E204" w:rsidR="00E14DE8" w:rsidRPr="00940473" w:rsidRDefault="00DC13B4" w:rsidP="001D20AC">
      <w:r w:rsidRPr="00940473">
        <w:t>Naïve</w:t>
      </w:r>
      <w:r w:rsidR="00C90F38">
        <w:t xml:space="preserve"> </w:t>
      </w:r>
      <w:r w:rsidR="00E756AC">
        <w:t>Bayes</w:t>
      </w:r>
      <w:r w:rsidRPr="00940473">
        <w:t xml:space="preserve"> is in of</w:t>
      </w:r>
      <w:r w:rsidR="00B029FC" w:rsidRPr="00940473">
        <w:t xml:space="preserve"> </w:t>
      </w:r>
      <w:r w:rsidRPr="00940473">
        <w:t>itself a relatively flexible</w:t>
      </w:r>
      <w:r w:rsidR="00B029FC" w:rsidRPr="00940473">
        <w:t xml:space="preserve"> </w:t>
      </w:r>
      <w:r w:rsidRPr="00940473">
        <w:t xml:space="preserve">algorithm </w:t>
      </w:r>
      <w:r w:rsidR="00AF218A" w:rsidRPr="00940473">
        <w:t>that</w:t>
      </w:r>
      <w:r w:rsidRPr="00940473">
        <w:t xml:space="preserve"> can be applie</w:t>
      </w:r>
      <w:r w:rsidR="00AF218A" w:rsidRPr="00940473">
        <w:t>d</w:t>
      </w:r>
      <w:r w:rsidRPr="00940473">
        <w:t xml:space="preserve"> to a whole host of classification tasks. Therefore, if the program were supplied with slight</w:t>
      </w:r>
      <w:r w:rsidR="007F73CD" w:rsidRPr="00940473">
        <w:t>ly</w:t>
      </w:r>
      <w:r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00AF218A" w:rsidRPr="00940473">
        <w:t xml:space="preserve">positive vs impolite, </w:t>
      </w:r>
      <w:r w:rsidR="007F73CD" w:rsidRPr="00940473">
        <w:t xml:space="preserve">etc. </w:t>
      </w:r>
      <w:r w:rsidR="00AF218A" w:rsidRPr="00940473">
        <w:t>The limitation does not lie necessarily within the program, but rather within the training data made available to the naïve</w:t>
      </w:r>
      <w:r w:rsidR="00C90F38">
        <w:t xml:space="preserve"> </w:t>
      </w:r>
      <w:r w:rsidR="00E756AC">
        <w:t>Bayes</w:t>
      </w:r>
      <w:r w:rsidR="00AF218A" w:rsidRPr="00940473">
        <w:t xml:space="preserve">. </w:t>
      </w:r>
    </w:p>
    <w:p w14:paraId="16E5D2A8" w14:textId="10260183" w:rsidR="00CB0457" w:rsidRPr="00940473" w:rsidRDefault="00D32533" w:rsidP="001D20AC">
      <w:pPr>
        <w:pStyle w:val="berschrift2"/>
      </w:pPr>
      <w:bookmarkStart w:id="119" w:name="_Toc79483028"/>
      <w:bookmarkStart w:id="120" w:name="_Toc79512055"/>
      <w:r w:rsidRPr="00940473">
        <w:lastRenderedPageBreak/>
        <w:t>Classification Sets</w:t>
      </w:r>
      <w:r w:rsidR="00005790" w:rsidRPr="00940473">
        <w:t xml:space="preserve"> and Naïve</w:t>
      </w:r>
      <w:r w:rsidR="00C90F38">
        <w:t xml:space="preserve"> </w:t>
      </w:r>
      <w:r w:rsidR="00E756AC">
        <w:t>Bayes</w:t>
      </w:r>
      <w:bookmarkEnd w:id="119"/>
      <w:bookmarkEnd w:id="120"/>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6909E00" w:rsidR="00331B2C" w:rsidRPr="00940473" w:rsidRDefault="002D3EF2" w:rsidP="001D20AC">
      <w:r w:rsidRPr="00940473">
        <w:t xml:space="preserve">The original </w:t>
      </w:r>
      <w:r w:rsidR="00014181">
        <w:t>scoring</w:t>
      </w:r>
      <w:r w:rsidRPr="00940473">
        <w:t xml:space="preserve"> system </w:t>
      </w:r>
      <w:r w:rsidR="00CB0457" w:rsidRPr="00940473">
        <w:t>was to assign one point if a criterion</w:t>
      </w:r>
      <w:r w:rsidR="00014181">
        <w:t xml:space="preserve"> in any given classification  set was</w:t>
      </w:r>
      <w:r w:rsidR="00CB0457" w:rsidRPr="00940473">
        <w:t xml:space="preserve"> met.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014181">
        <w:t>The solution to this</w:t>
      </w:r>
      <w:r w:rsidR="00711FDA" w:rsidRPr="00940473">
        <w:t xml:space="preserve"> entailed weighting the criteria </w:t>
      </w:r>
      <w:r w:rsidR="00FE75FC" w:rsidRPr="00940473">
        <w:t>according to the importance and prevalence of the data set</w:t>
      </w:r>
      <w:r w:rsidR="00014181">
        <w:t xml:space="preserve"> as in table 5.</w:t>
      </w:r>
    </w:p>
    <w:tbl>
      <w:tblPr>
        <w:tblStyle w:val="Gitternetztabelle4Akzent6"/>
        <w:tblW w:w="8613" w:type="dxa"/>
        <w:tblLayout w:type="fixed"/>
        <w:tblLook w:val="04A0" w:firstRow="1" w:lastRow="0" w:firstColumn="1" w:lastColumn="0" w:noHBand="0" w:noVBand="1"/>
      </w:tblPr>
      <w:tblGrid>
        <w:gridCol w:w="2547"/>
        <w:gridCol w:w="680"/>
        <w:gridCol w:w="2297"/>
        <w:gridCol w:w="141"/>
        <w:gridCol w:w="2948"/>
      </w:tblGrid>
      <w:tr w:rsidR="00071B6A" w:rsidRPr="00940473" w14:paraId="23F3B07B" w14:textId="77777777" w:rsidTr="00014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66D40" w:rsidRDefault="00071B6A" w:rsidP="001D20AC">
            <w:pPr>
              <w:rPr>
                <w:sz w:val="20"/>
              </w:rPr>
            </w:pPr>
            <w:r w:rsidRPr="00966D40">
              <w:rPr>
                <w:sz w:val="20"/>
              </w:rPr>
              <w:t>Variable</w:t>
            </w:r>
          </w:p>
        </w:tc>
        <w:tc>
          <w:tcPr>
            <w:tcW w:w="2977" w:type="dxa"/>
            <w:gridSpan w:val="2"/>
          </w:tcPr>
          <w:p w14:paraId="620CCCAC" w14:textId="75E466A1"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Description</w:t>
            </w:r>
          </w:p>
        </w:tc>
        <w:tc>
          <w:tcPr>
            <w:tcW w:w="3089" w:type="dxa"/>
            <w:gridSpan w:val="2"/>
          </w:tcPr>
          <w:p w14:paraId="18EF0085" w14:textId="5EC01B49"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Point Amount</w:t>
            </w:r>
          </w:p>
        </w:tc>
      </w:tr>
      <w:tr w:rsidR="00071B6A" w:rsidRPr="00940473" w14:paraId="3A58F6C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56C62112" w14:textId="4A95EECC" w:rsidR="00071B6A" w:rsidRPr="00966D40" w:rsidRDefault="00071B6A" w:rsidP="00966D40">
            <w:pPr>
              <w:ind w:firstLine="0"/>
              <w:rPr>
                <w:sz w:val="20"/>
              </w:rPr>
            </w:pPr>
            <w:r w:rsidRPr="00966D40">
              <w:rPr>
                <w:sz w:val="20"/>
              </w:rPr>
              <w:t>SEN_LEN</w:t>
            </w:r>
          </w:p>
        </w:tc>
        <w:tc>
          <w:tcPr>
            <w:tcW w:w="2438" w:type="dxa"/>
            <w:gridSpan w:val="2"/>
          </w:tcPr>
          <w:p w14:paraId="5B77750C" w14:textId="19DFB3CB"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Sentence Length</w:t>
            </w:r>
          </w:p>
        </w:tc>
        <w:tc>
          <w:tcPr>
            <w:tcW w:w="2948" w:type="dxa"/>
          </w:tcPr>
          <w:p w14:paraId="4514644F" w14:textId="329D5E03"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length of the sentence in character length</w:t>
            </w:r>
          </w:p>
        </w:tc>
      </w:tr>
      <w:tr w:rsidR="00071B6A" w:rsidRPr="00940473" w14:paraId="1679D479"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01FF0B9B" w14:textId="157E9CD6" w:rsidR="00071B6A" w:rsidRPr="00966D40" w:rsidRDefault="00071B6A" w:rsidP="00966D40">
            <w:pPr>
              <w:ind w:firstLine="0"/>
              <w:rPr>
                <w:sz w:val="20"/>
              </w:rPr>
            </w:pPr>
            <w:r w:rsidRPr="00966D40">
              <w:rPr>
                <w:sz w:val="20"/>
              </w:rPr>
              <w:t>AVG_WORD_LEN</w:t>
            </w:r>
          </w:p>
        </w:tc>
        <w:tc>
          <w:tcPr>
            <w:tcW w:w="2438" w:type="dxa"/>
            <w:gridSpan w:val="2"/>
          </w:tcPr>
          <w:p w14:paraId="6DFC4A3C" w14:textId="465F2B82"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verage word length</w:t>
            </w:r>
          </w:p>
        </w:tc>
        <w:tc>
          <w:tcPr>
            <w:tcW w:w="2948" w:type="dxa"/>
          </w:tcPr>
          <w:p w14:paraId="5C5A7CFD" w14:textId="7C111A78"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The length of the average word length</w:t>
            </w:r>
          </w:p>
        </w:tc>
      </w:tr>
      <w:tr w:rsidR="00071B6A" w:rsidRPr="00940473" w14:paraId="75F22AB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F191B44" w14:textId="30BA96B6" w:rsidR="00071B6A" w:rsidRPr="00966D40" w:rsidRDefault="00071B6A" w:rsidP="00966D40">
            <w:pPr>
              <w:ind w:firstLine="0"/>
              <w:rPr>
                <w:sz w:val="20"/>
              </w:rPr>
            </w:pPr>
            <w:r w:rsidRPr="00966D40">
              <w:rPr>
                <w:sz w:val="20"/>
              </w:rPr>
              <w:t>THIRD_PERSON_EXPL</w:t>
            </w:r>
          </w:p>
          <w:p w14:paraId="5AD8E246" w14:textId="4C7567BA" w:rsidR="00071B6A" w:rsidRPr="00966D40" w:rsidRDefault="00071B6A" w:rsidP="00966D40">
            <w:pPr>
              <w:ind w:firstLine="0"/>
              <w:rPr>
                <w:sz w:val="20"/>
              </w:rPr>
            </w:pPr>
          </w:p>
        </w:tc>
        <w:tc>
          <w:tcPr>
            <w:tcW w:w="2438" w:type="dxa"/>
            <w:gridSpan w:val="2"/>
          </w:tcPr>
          <w:p w14:paraId="05A1FDED" w14:textId="6F7B3912"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Dummy Subjects</w:t>
            </w:r>
          </w:p>
        </w:tc>
        <w:tc>
          <w:tcPr>
            <w:tcW w:w="2948" w:type="dxa"/>
          </w:tcPr>
          <w:p w14:paraId="7BE4071F" w14:textId="3A777244"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 xml:space="preserve">The </w:t>
            </w:r>
            <w:r w:rsidR="00E50A09" w:rsidRPr="00966D40">
              <w:rPr>
                <w:sz w:val="20"/>
              </w:rPr>
              <w:t>number</w:t>
            </w:r>
            <w:r w:rsidR="0071773A" w:rsidRPr="00966D40">
              <w:rPr>
                <w:sz w:val="20"/>
              </w:rPr>
              <w:t xml:space="preserve"> </w:t>
            </w:r>
            <w:r w:rsidRPr="00966D40">
              <w:rPr>
                <w:sz w:val="20"/>
              </w:rPr>
              <w:t>of dummy subjects</w:t>
            </w:r>
          </w:p>
        </w:tc>
      </w:tr>
      <w:tr w:rsidR="00071B6A" w:rsidRPr="00940473" w14:paraId="456C03BC"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3C31A8" w14:textId="58FEA44C" w:rsidR="00071B6A" w:rsidRPr="00966D40" w:rsidRDefault="00071B6A" w:rsidP="00966D40">
            <w:pPr>
              <w:ind w:firstLine="0"/>
              <w:rPr>
                <w:sz w:val="20"/>
              </w:rPr>
            </w:pPr>
            <w:r w:rsidRPr="00966D40">
              <w:rPr>
                <w:sz w:val="20"/>
              </w:rPr>
              <w:t>NOM_SUBJ</w:t>
            </w:r>
          </w:p>
          <w:p w14:paraId="665CC102" w14:textId="1137F199" w:rsidR="00071B6A" w:rsidRPr="00966D40" w:rsidRDefault="00071B6A" w:rsidP="00966D40">
            <w:pPr>
              <w:ind w:firstLine="0"/>
              <w:rPr>
                <w:sz w:val="20"/>
              </w:rPr>
            </w:pPr>
          </w:p>
        </w:tc>
        <w:tc>
          <w:tcPr>
            <w:tcW w:w="2438" w:type="dxa"/>
            <w:gridSpan w:val="2"/>
          </w:tcPr>
          <w:p w14:paraId="6AAFB13B" w14:textId="4AD8E47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entence Length</w:t>
            </w:r>
          </w:p>
        </w:tc>
        <w:tc>
          <w:tcPr>
            <w:tcW w:w="2948" w:type="dxa"/>
          </w:tcPr>
          <w:p w14:paraId="3E75B9F7" w14:textId="0DE5BCC9"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How often nominal subjects occur</w:t>
            </w:r>
          </w:p>
        </w:tc>
      </w:tr>
      <w:tr w:rsidR="00071B6A" w:rsidRPr="00940473" w14:paraId="73E1A2D4"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218F8EFD" w14:textId="77777777" w:rsidR="00071B6A" w:rsidRPr="00966D40" w:rsidRDefault="00071B6A" w:rsidP="00966D40">
            <w:pPr>
              <w:ind w:firstLine="0"/>
              <w:rPr>
                <w:sz w:val="20"/>
              </w:rPr>
            </w:pPr>
            <w:r w:rsidRPr="00966D40">
              <w:rPr>
                <w:sz w:val="20"/>
              </w:rPr>
              <w:t>PRES_TENSE</w:t>
            </w:r>
          </w:p>
          <w:p w14:paraId="5BD81651" w14:textId="499DA7A7" w:rsidR="00071B6A" w:rsidRPr="00966D40" w:rsidRDefault="00071B6A" w:rsidP="00966D40">
            <w:pPr>
              <w:ind w:firstLine="0"/>
              <w:rPr>
                <w:sz w:val="20"/>
              </w:rPr>
            </w:pPr>
          </w:p>
        </w:tc>
        <w:tc>
          <w:tcPr>
            <w:tcW w:w="2438" w:type="dxa"/>
            <w:gridSpan w:val="2"/>
          </w:tcPr>
          <w:p w14:paraId="34B66FCA" w14:textId="6F0E8D6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Present tense verbs</w:t>
            </w:r>
          </w:p>
        </w:tc>
        <w:tc>
          <w:tcPr>
            <w:tcW w:w="2948" w:type="dxa"/>
          </w:tcPr>
          <w:p w14:paraId="391BA04E" w14:textId="5AE121F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number of present tense verbs</w:t>
            </w:r>
          </w:p>
        </w:tc>
      </w:tr>
      <w:tr w:rsidR="00071B6A" w:rsidRPr="00940473" w14:paraId="1195E647"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744C4A5E" w14:textId="77777777" w:rsidR="00071B6A" w:rsidRPr="00966D40" w:rsidRDefault="00071B6A" w:rsidP="00966D40">
            <w:pPr>
              <w:ind w:firstLine="0"/>
              <w:rPr>
                <w:sz w:val="20"/>
              </w:rPr>
            </w:pPr>
            <w:r w:rsidRPr="00966D40">
              <w:rPr>
                <w:sz w:val="20"/>
              </w:rPr>
              <w:t>ABBR_NO_VOWEL</w:t>
            </w:r>
          </w:p>
          <w:p w14:paraId="32309EB2" w14:textId="5F27C390" w:rsidR="00071B6A" w:rsidRPr="00966D40" w:rsidRDefault="00071B6A" w:rsidP="00966D40">
            <w:pPr>
              <w:ind w:firstLine="0"/>
              <w:rPr>
                <w:sz w:val="20"/>
              </w:rPr>
            </w:pPr>
          </w:p>
        </w:tc>
        <w:tc>
          <w:tcPr>
            <w:tcW w:w="2438" w:type="dxa"/>
            <w:gridSpan w:val="2"/>
          </w:tcPr>
          <w:p w14:paraId="45D73761" w14:textId="09E15156"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bbreviations without vowels</w:t>
            </w:r>
          </w:p>
        </w:tc>
        <w:tc>
          <w:tcPr>
            <w:tcW w:w="2948" w:type="dxa"/>
          </w:tcPr>
          <w:p w14:paraId="0269029D" w14:textId="23F9F7BB"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Count of abbreviations without vowels</w:t>
            </w:r>
          </w:p>
        </w:tc>
      </w:tr>
      <w:tr w:rsidR="00071B6A" w:rsidRPr="00940473" w14:paraId="3E12C70C"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68EFD49C" w14:textId="77777777" w:rsidR="00071B6A" w:rsidRPr="00966D40" w:rsidRDefault="00071B6A" w:rsidP="00966D40">
            <w:pPr>
              <w:ind w:firstLine="0"/>
              <w:rPr>
                <w:sz w:val="20"/>
              </w:rPr>
            </w:pPr>
            <w:r w:rsidRPr="00966D40">
              <w:rPr>
                <w:sz w:val="20"/>
              </w:rPr>
              <w:t>NP_VB_RATIO</w:t>
            </w:r>
          </w:p>
          <w:p w14:paraId="3EAFEFD6" w14:textId="24CF3009" w:rsidR="00071B6A" w:rsidRPr="00966D40" w:rsidRDefault="00071B6A" w:rsidP="00966D40">
            <w:pPr>
              <w:ind w:firstLine="0"/>
              <w:rPr>
                <w:sz w:val="20"/>
              </w:rPr>
            </w:pPr>
          </w:p>
        </w:tc>
        <w:tc>
          <w:tcPr>
            <w:tcW w:w="2438" w:type="dxa"/>
            <w:gridSpan w:val="2"/>
          </w:tcPr>
          <w:p w14:paraId="4492563C" w14:textId="47A1903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to verb ration</w:t>
            </w:r>
          </w:p>
        </w:tc>
        <w:tc>
          <w:tcPr>
            <w:tcW w:w="2948" w:type="dxa"/>
          </w:tcPr>
          <w:p w14:paraId="11E94BEF" w14:textId="65BCBC18"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count plus verb count</w:t>
            </w:r>
          </w:p>
        </w:tc>
      </w:tr>
      <w:tr w:rsidR="00071B6A" w:rsidRPr="00940473" w14:paraId="4D82D2D4"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DA7C7F" w14:textId="77777777" w:rsidR="00071B6A" w:rsidRPr="00966D40" w:rsidRDefault="00071B6A" w:rsidP="00966D40">
            <w:pPr>
              <w:ind w:firstLine="0"/>
              <w:rPr>
                <w:sz w:val="20"/>
              </w:rPr>
            </w:pPr>
            <w:r w:rsidRPr="00966D40">
              <w:rPr>
                <w:sz w:val="20"/>
              </w:rPr>
              <w:t>LOW_VERB_HIGH_ADJ</w:t>
            </w:r>
          </w:p>
          <w:p w14:paraId="2CBCD6BE" w14:textId="77777777" w:rsidR="00071B6A" w:rsidRPr="00966D40" w:rsidRDefault="00071B6A" w:rsidP="00966D40">
            <w:pPr>
              <w:ind w:firstLine="0"/>
              <w:rPr>
                <w:sz w:val="20"/>
              </w:rPr>
            </w:pPr>
          </w:p>
        </w:tc>
        <w:tc>
          <w:tcPr>
            <w:tcW w:w="2438" w:type="dxa"/>
            <w:gridSpan w:val="2"/>
          </w:tcPr>
          <w:p w14:paraId="63870BC4" w14:textId="1C2621D7"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Low number of numbs, but high number of adjectives</w:t>
            </w:r>
          </w:p>
        </w:tc>
        <w:tc>
          <w:tcPr>
            <w:tcW w:w="2948" w:type="dxa"/>
          </w:tcPr>
          <w:p w14:paraId="4EDB48C0" w14:textId="7DECEDBF"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 xml:space="preserve">Verb and </w:t>
            </w:r>
            <w:r w:rsidR="00E50A09" w:rsidRPr="00966D40">
              <w:rPr>
                <w:sz w:val="20"/>
              </w:rPr>
              <w:t>adjective</w:t>
            </w:r>
            <w:r w:rsidRPr="00966D40">
              <w:rPr>
                <w:sz w:val="20"/>
              </w:rPr>
              <w:t xml:space="preserve"> count</w:t>
            </w:r>
          </w:p>
        </w:tc>
      </w:tr>
      <w:tr w:rsidR="00071B6A" w:rsidRPr="00940473" w14:paraId="40623F5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7619E9" w14:textId="77777777" w:rsidR="00071B6A" w:rsidRPr="00966D40" w:rsidRDefault="00071B6A" w:rsidP="00966D40">
            <w:pPr>
              <w:ind w:firstLine="0"/>
              <w:rPr>
                <w:sz w:val="20"/>
              </w:rPr>
            </w:pPr>
            <w:r w:rsidRPr="00966D40">
              <w:rPr>
                <w:sz w:val="20"/>
              </w:rPr>
              <w:t>CCONJ_VB_RATIO</w:t>
            </w:r>
          </w:p>
          <w:p w14:paraId="4C50C9FE" w14:textId="77777777" w:rsidR="00071B6A" w:rsidRPr="00966D40" w:rsidRDefault="00071B6A" w:rsidP="00966D40">
            <w:pPr>
              <w:ind w:firstLine="0"/>
              <w:rPr>
                <w:sz w:val="20"/>
              </w:rPr>
            </w:pPr>
          </w:p>
        </w:tc>
        <w:tc>
          <w:tcPr>
            <w:tcW w:w="2438" w:type="dxa"/>
            <w:gridSpan w:val="2"/>
          </w:tcPr>
          <w:p w14:paraId="5261E1A0" w14:textId="2C53F07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More coordinating conjunctions than verbs</w:t>
            </w:r>
          </w:p>
        </w:tc>
        <w:tc>
          <w:tcPr>
            <w:tcW w:w="2948" w:type="dxa"/>
          </w:tcPr>
          <w:p w14:paraId="1019947D" w14:textId="0569C4E2" w:rsidR="00071B6A" w:rsidRPr="00966D40" w:rsidRDefault="009D1605"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Coordinating conjuct</w:t>
            </w:r>
            <w:r w:rsidR="00071B6A" w:rsidRPr="00966D40">
              <w:rPr>
                <w:sz w:val="20"/>
              </w:rPr>
              <w:t xml:space="preserve"> </w:t>
            </w:r>
            <w:r w:rsidRPr="00966D40">
              <w:rPr>
                <w:sz w:val="20"/>
              </w:rPr>
              <w:t>plus</w:t>
            </w:r>
            <w:r w:rsidR="00071B6A" w:rsidRPr="00966D40">
              <w:rPr>
                <w:sz w:val="20"/>
              </w:rPr>
              <w:t xml:space="preserve"> verb count</w:t>
            </w:r>
          </w:p>
        </w:tc>
      </w:tr>
      <w:tr w:rsidR="00071B6A" w:rsidRPr="00940473" w14:paraId="413D27A0"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4A85C1F4" w14:textId="4E8C52DF" w:rsidR="00071B6A" w:rsidRPr="00966D40" w:rsidRDefault="00071B6A" w:rsidP="00966D40">
            <w:pPr>
              <w:ind w:firstLine="0"/>
              <w:rPr>
                <w:sz w:val="20"/>
              </w:rPr>
            </w:pPr>
            <w:r w:rsidRPr="00966D40">
              <w:rPr>
                <w:sz w:val="20"/>
              </w:rPr>
              <w:t>SHORT_SEN_LENGTH_PRESENCE_OF_NUMBERS</w:t>
            </w:r>
          </w:p>
        </w:tc>
        <w:tc>
          <w:tcPr>
            <w:tcW w:w="2438" w:type="dxa"/>
            <w:gridSpan w:val="2"/>
          </w:tcPr>
          <w:p w14:paraId="086E93B2" w14:textId="5990FEB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hort sentences that consist of only numbers</w:t>
            </w:r>
          </w:p>
        </w:tc>
        <w:tc>
          <w:tcPr>
            <w:tcW w:w="2948" w:type="dxa"/>
          </w:tcPr>
          <w:p w14:paraId="1524D647" w14:textId="1DDFB208" w:rsidR="00071B6A" w:rsidRPr="00966D40" w:rsidRDefault="00E50A09"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Only one point</w:t>
            </w:r>
          </w:p>
        </w:tc>
      </w:tr>
    </w:tbl>
    <w:p w14:paraId="337C1BD2" w14:textId="2E71EC8D" w:rsidR="00E50A09" w:rsidRPr="00940473" w:rsidRDefault="00014181" w:rsidP="001D20AC">
      <w:pPr>
        <w:pStyle w:val="berschrift6"/>
      </w:pPr>
      <w:bookmarkStart w:id="121" w:name="_Toc79423943"/>
      <w:r>
        <w:t xml:space="preserve"> </w:t>
      </w:r>
      <w:bookmarkStart w:id="122" w:name="_Toc79512954"/>
      <w:r w:rsidR="007D5512">
        <w:t>Training Classification</w:t>
      </w:r>
      <w:r w:rsidR="00331B2C" w:rsidRPr="00940473">
        <w:t xml:space="preserve"> </w:t>
      </w:r>
      <w:r w:rsidR="007D5512">
        <w:t>C</w:t>
      </w:r>
      <w:r w:rsidR="00331B2C" w:rsidRPr="00940473">
        <w:t>riteria</w:t>
      </w:r>
      <w:r w:rsidR="00071B6A" w:rsidRPr="00940473">
        <w:t xml:space="preserve"> </w:t>
      </w:r>
      <w:r w:rsidR="00854672" w:rsidRPr="00940473">
        <w:t xml:space="preserve">for </w:t>
      </w:r>
      <w:r w:rsidR="007D5512">
        <w:t>L</w:t>
      </w:r>
      <w:r w:rsidR="00854672" w:rsidRPr="00940473">
        <w:t>iteracy</w:t>
      </w:r>
      <w:bookmarkEnd w:id="121"/>
      <w:bookmarkEnd w:id="122"/>
    </w:p>
    <w:p w14:paraId="31DFB78E" w14:textId="77777777" w:rsidR="00DA4C22" w:rsidRDefault="00DA4C22" w:rsidP="001D20AC"/>
    <w:p w14:paraId="63105388" w14:textId="3F86CFD3" w:rsidR="00761961"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w:t>
      </w:r>
      <w:r w:rsidR="00761961">
        <w:t xml:space="preserve">which produced the following results in table 6. </w:t>
      </w:r>
    </w:p>
    <w:p w14:paraId="3D4DBC77" w14:textId="6E919D9F" w:rsidR="00E50A09" w:rsidRPr="00940473" w:rsidRDefault="00E50A09" w:rsidP="00DA4C22">
      <w:pPr>
        <w:ind w:firstLine="0"/>
      </w:pP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D2555F" w:rsidRDefault="003D088A" w:rsidP="001D20AC">
            <w:pPr>
              <w:rPr>
                <w:sz w:val="20"/>
              </w:rPr>
            </w:pPr>
          </w:p>
        </w:tc>
        <w:tc>
          <w:tcPr>
            <w:tcW w:w="1842" w:type="dxa"/>
          </w:tcPr>
          <w:p w14:paraId="2DEF20E5" w14:textId="77777777" w:rsidR="00331B2C" w:rsidRPr="00D2555F" w:rsidRDefault="003D088A" w:rsidP="001D20AC">
            <w:pPr>
              <w:cnfStyle w:val="100000000000" w:firstRow="1" w:lastRow="0" w:firstColumn="0" w:lastColumn="0" w:oddVBand="0" w:evenVBand="0" w:oddHBand="0" w:evenHBand="0" w:firstRowFirstColumn="0" w:firstRowLastColumn="0" w:lastRowFirstColumn="0" w:lastRowLastColumn="0"/>
              <w:rPr>
                <w:b w:val="0"/>
                <w:bCs w:val="0"/>
                <w:sz w:val="20"/>
              </w:rPr>
            </w:pPr>
            <w:r w:rsidRPr="00D2555F">
              <w:rPr>
                <w:sz w:val="20"/>
              </w:rPr>
              <w:t>Values</w:t>
            </w:r>
          </w:p>
          <w:p w14:paraId="18FF143D" w14:textId="2EF952ED" w:rsidR="003D088A" w:rsidRPr="00D2555F" w:rsidRDefault="006455B1" w:rsidP="001D20AC">
            <w:pPr>
              <w:cnfStyle w:val="100000000000" w:firstRow="1" w:lastRow="0" w:firstColumn="0" w:lastColumn="0" w:oddVBand="0" w:evenVBand="0" w:oddHBand="0" w:evenHBand="0" w:firstRowFirstColumn="0" w:firstRowLastColumn="0" w:lastRowFirstColumn="0" w:lastRowLastColumn="0"/>
              <w:rPr>
                <w:sz w:val="20"/>
              </w:rPr>
            </w:pPr>
            <w:r w:rsidRPr="00D2555F">
              <w:rPr>
                <w:sz w:val="20"/>
              </w:rPr>
              <w:t>(</w:t>
            </w:r>
            <w:proofErr w:type="gramStart"/>
            <w:r w:rsidRPr="00D2555F">
              <w:rPr>
                <w:sz w:val="20"/>
              </w:rPr>
              <w:t>in</w:t>
            </w:r>
            <w:proofErr w:type="gramEnd"/>
            <w:r w:rsidRPr="00D2555F">
              <w:rPr>
                <w:sz w:val="20"/>
              </w:rPr>
              <w:t xml:space="preserve"> 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D2555F" w:rsidRDefault="003D088A" w:rsidP="001D20AC">
            <w:pPr>
              <w:rPr>
                <w:sz w:val="20"/>
              </w:rPr>
            </w:pPr>
            <w:r w:rsidRPr="00D2555F">
              <w:rPr>
                <w:sz w:val="20"/>
              </w:rPr>
              <w:t>Accuracy</w:t>
            </w:r>
          </w:p>
        </w:tc>
        <w:tc>
          <w:tcPr>
            <w:tcW w:w="1842" w:type="dxa"/>
          </w:tcPr>
          <w:p w14:paraId="334A33E2" w14:textId="162BC1D0" w:rsidR="003D088A" w:rsidRPr="00D2555F" w:rsidRDefault="003D088A"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w:t>
            </w:r>
            <w:r w:rsidR="00A13856" w:rsidRPr="00D2555F">
              <w:rPr>
                <w:sz w:val="20"/>
              </w:rPr>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D2555F" w:rsidRDefault="003D088A" w:rsidP="001D20AC">
            <w:pPr>
              <w:rPr>
                <w:sz w:val="20"/>
              </w:rPr>
            </w:pPr>
            <w:r w:rsidRPr="00D2555F">
              <w:rPr>
                <w:sz w:val="20"/>
              </w:rPr>
              <w:t>Error Rate</w:t>
            </w:r>
          </w:p>
        </w:tc>
        <w:tc>
          <w:tcPr>
            <w:tcW w:w="1842" w:type="dxa"/>
          </w:tcPr>
          <w:p w14:paraId="75BE811C" w14:textId="36062E3B"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2</w:t>
            </w:r>
            <w:r w:rsidR="00A13856" w:rsidRPr="00D2555F">
              <w:rPr>
                <w:sz w:val="20"/>
              </w:rPr>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D2555F" w:rsidRDefault="003D088A" w:rsidP="001D20AC">
            <w:pPr>
              <w:rPr>
                <w:sz w:val="20"/>
              </w:rPr>
            </w:pPr>
            <w:r w:rsidRPr="00D2555F">
              <w:rPr>
                <w:sz w:val="20"/>
              </w:rPr>
              <w:t>Precision</w:t>
            </w:r>
          </w:p>
        </w:tc>
        <w:tc>
          <w:tcPr>
            <w:tcW w:w="1842" w:type="dxa"/>
          </w:tcPr>
          <w:p w14:paraId="58227587" w14:textId="0F12532E"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D2555F" w:rsidRDefault="003D088A" w:rsidP="001D20AC">
            <w:pPr>
              <w:rPr>
                <w:sz w:val="20"/>
              </w:rPr>
            </w:pPr>
            <w:r w:rsidRPr="00D2555F">
              <w:rPr>
                <w:sz w:val="20"/>
              </w:rPr>
              <w:t>Recall</w:t>
            </w:r>
          </w:p>
        </w:tc>
        <w:tc>
          <w:tcPr>
            <w:tcW w:w="1842" w:type="dxa"/>
          </w:tcPr>
          <w:p w14:paraId="41BCAED5" w14:textId="242FDD51"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6</w:t>
            </w:r>
            <w:r w:rsidR="00A13856" w:rsidRPr="00D2555F">
              <w:rPr>
                <w:sz w:val="20"/>
              </w:rPr>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D2555F" w:rsidRDefault="003D088A" w:rsidP="001D20AC">
            <w:pPr>
              <w:rPr>
                <w:sz w:val="20"/>
              </w:rPr>
            </w:pPr>
            <w:r w:rsidRPr="00D2555F">
              <w:rPr>
                <w:sz w:val="20"/>
              </w:rPr>
              <w:t>F-Score</w:t>
            </w:r>
          </w:p>
        </w:tc>
        <w:tc>
          <w:tcPr>
            <w:tcW w:w="1842" w:type="dxa"/>
          </w:tcPr>
          <w:p w14:paraId="49F7AE5F" w14:textId="5132E9FA"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79</w:t>
            </w:r>
          </w:p>
        </w:tc>
      </w:tr>
    </w:tbl>
    <w:p w14:paraId="69EB7C3B" w14:textId="3E2A2449" w:rsidR="00706616" w:rsidRPr="00940473" w:rsidRDefault="00D2555F" w:rsidP="007D5512">
      <w:pPr>
        <w:pStyle w:val="berschrift6"/>
      </w:pPr>
      <w:r>
        <w:t xml:space="preserve"> </w:t>
      </w:r>
      <w:bookmarkStart w:id="123" w:name="_Toc79512955"/>
      <w:r w:rsidR="00706616" w:rsidRPr="00940473">
        <w:t xml:space="preserve">Evaluation </w:t>
      </w:r>
      <w:r w:rsidR="007D5512">
        <w:t xml:space="preserve">of </w:t>
      </w:r>
      <w:r w:rsidR="007D5512">
        <w:t>Training Classification</w:t>
      </w:r>
      <w:r w:rsidR="007D5512" w:rsidRPr="00940473">
        <w:t xml:space="preserve"> </w:t>
      </w:r>
      <w:r w:rsidR="007D5512">
        <w:t>C</w:t>
      </w:r>
      <w:r w:rsidR="007D5512" w:rsidRPr="00940473">
        <w:t xml:space="preserve">riteria for </w:t>
      </w:r>
      <w:r w:rsidR="007D5512">
        <w:t>L</w:t>
      </w:r>
      <w:r w:rsidR="007D5512" w:rsidRPr="00940473">
        <w:t>iterac</w:t>
      </w:r>
      <w:r w:rsidR="007D5512">
        <w:t>y</w:t>
      </w:r>
      <w:bookmarkEnd w:id="123"/>
    </w:p>
    <w:p w14:paraId="03921DBB" w14:textId="77777777" w:rsidR="006604C6" w:rsidRPr="00940473" w:rsidRDefault="006604C6" w:rsidP="001D20AC"/>
    <w:p w14:paraId="1FBB0AF4" w14:textId="088A6CD1" w:rsidR="007A272C" w:rsidRPr="00940473" w:rsidRDefault="00E50A09" w:rsidP="001D20AC">
      <w:r w:rsidRPr="00940473">
        <w:t>A second classification</w:t>
      </w:r>
      <w:r w:rsidR="007D5512">
        <w:t xml:space="preserve">, table 7, </w:t>
      </w:r>
      <w:r w:rsidRPr="00940473">
        <w:t xml:space="preserve">was created that mirrored the first classification set to a certain </w:t>
      </w:r>
      <w:r w:rsidR="007D5512" w:rsidRPr="00940473">
        <w:t>extent</w:t>
      </w:r>
      <w:r w:rsidR="007D5512">
        <w:t xml:space="preserve">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7D5512">
        <w:t xml:space="preserve"> </w:t>
      </w:r>
    </w:p>
    <w:tbl>
      <w:tblPr>
        <w:tblStyle w:val="Gitternetztabelle4Akzent6"/>
        <w:tblW w:w="8500" w:type="dxa"/>
        <w:tblLayout w:type="fixed"/>
        <w:tblLook w:val="04A0" w:firstRow="1" w:lastRow="0" w:firstColumn="1" w:lastColumn="0" w:noHBand="0" w:noVBand="1"/>
      </w:tblPr>
      <w:tblGrid>
        <w:gridCol w:w="2943"/>
        <w:gridCol w:w="2155"/>
        <w:gridCol w:w="3402"/>
      </w:tblGrid>
      <w:tr w:rsidR="009D1605" w:rsidRPr="00940473" w14:paraId="2DBBD70F" w14:textId="77777777" w:rsidTr="007D55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9A7570" w14:textId="77777777" w:rsidR="009D1605" w:rsidRPr="00940473" w:rsidRDefault="009D1605" w:rsidP="001D20AC">
            <w:r w:rsidRPr="00940473">
              <w:t>Variable</w:t>
            </w:r>
          </w:p>
        </w:tc>
        <w:tc>
          <w:tcPr>
            <w:tcW w:w="2155"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36212F" w14:textId="77777777" w:rsidR="009D1605" w:rsidRPr="007D5512" w:rsidRDefault="009D1605" w:rsidP="007D5512">
            <w:pPr>
              <w:ind w:firstLine="0"/>
              <w:rPr>
                <w:sz w:val="20"/>
              </w:rPr>
            </w:pPr>
            <w:r w:rsidRPr="007D5512">
              <w:rPr>
                <w:sz w:val="20"/>
              </w:rPr>
              <w:t>SEN_LEN</w:t>
            </w:r>
          </w:p>
        </w:tc>
        <w:tc>
          <w:tcPr>
            <w:tcW w:w="2155" w:type="dxa"/>
          </w:tcPr>
          <w:p w14:paraId="29A3CD89"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entence Length</w:t>
            </w:r>
          </w:p>
        </w:tc>
        <w:tc>
          <w:tcPr>
            <w:tcW w:w="3402" w:type="dxa"/>
          </w:tcPr>
          <w:p w14:paraId="0C10C2DC"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length of the sentence in character length</w:t>
            </w:r>
          </w:p>
        </w:tc>
      </w:tr>
      <w:tr w:rsidR="009D1605" w:rsidRPr="00940473" w14:paraId="05713085"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59A83E04" w14:textId="77777777" w:rsidR="009D1605" w:rsidRPr="007D5512" w:rsidRDefault="009D1605" w:rsidP="007D5512">
            <w:pPr>
              <w:ind w:firstLine="0"/>
              <w:rPr>
                <w:sz w:val="20"/>
              </w:rPr>
            </w:pPr>
            <w:r w:rsidRPr="007D5512">
              <w:rPr>
                <w:sz w:val="20"/>
              </w:rPr>
              <w:t>AVG_WORD_LEN</w:t>
            </w:r>
          </w:p>
          <w:p w14:paraId="2660105F" w14:textId="77777777" w:rsidR="009D1605" w:rsidRPr="007D5512" w:rsidRDefault="009D1605" w:rsidP="007D5512">
            <w:pPr>
              <w:ind w:firstLine="0"/>
              <w:rPr>
                <w:sz w:val="20"/>
              </w:rPr>
            </w:pPr>
          </w:p>
        </w:tc>
        <w:tc>
          <w:tcPr>
            <w:tcW w:w="2155" w:type="dxa"/>
          </w:tcPr>
          <w:p w14:paraId="4E60DC16"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Average word length </w:t>
            </w:r>
          </w:p>
        </w:tc>
        <w:tc>
          <w:tcPr>
            <w:tcW w:w="3402" w:type="dxa"/>
          </w:tcPr>
          <w:p w14:paraId="74E80E15"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length of the average word length</w:t>
            </w:r>
          </w:p>
        </w:tc>
      </w:tr>
      <w:tr w:rsidR="009D1605" w:rsidRPr="00940473" w14:paraId="1A982E32"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373029C" w14:textId="77777777" w:rsidR="009D1605" w:rsidRPr="007D5512" w:rsidRDefault="009D1605" w:rsidP="007D5512">
            <w:pPr>
              <w:ind w:firstLine="0"/>
              <w:rPr>
                <w:sz w:val="20"/>
              </w:rPr>
            </w:pPr>
            <w:r w:rsidRPr="007D5512">
              <w:rPr>
                <w:sz w:val="20"/>
              </w:rPr>
              <w:t>VERB_SEN_LEN_RATIO</w:t>
            </w:r>
          </w:p>
          <w:p w14:paraId="764B529E" w14:textId="77777777" w:rsidR="009D1605" w:rsidRPr="007D5512" w:rsidRDefault="009D1605" w:rsidP="007D5512">
            <w:pPr>
              <w:ind w:firstLine="0"/>
              <w:rPr>
                <w:sz w:val="20"/>
              </w:rPr>
            </w:pPr>
          </w:p>
        </w:tc>
        <w:tc>
          <w:tcPr>
            <w:tcW w:w="2155" w:type="dxa"/>
          </w:tcPr>
          <w:p w14:paraId="42AD8025" w14:textId="7347AA8A"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hort sentences without</w:t>
            </w:r>
            <w:r w:rsidR="00B029FC" w:rsidRPr="007D5512">
              <w:rPr>
                <w:sz w:val="20"/>
              </w:rPr>
              <w:t xml:space="preserve"> </w:t>
            </w:r>
            <w:r w:rsidRPr="007D5512">
              <w:rPr>
                <w:sz w:val="20"/>
              </w:rPr>
              <w:t>verbs, high number of pronouns</w:t>
            </w:r>
          </w:p>
        </w:tc>
        <w:tc>
          <w:tcPr>
            <w:tcW w:w="3402" w:type="dxa"/>
          </w:tcPr>
          <w:p w14:paraId="1519D1F4" w14:textId="41A34F2D"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verbs and pronouns that occur within the sentences </w:t>
            </w:r>
          </w:p>
        </w:tc>
      </w:tr>
      <w:tr w:rsidR="009D1605" w:rsidRPr="00940473" w14:paraId="39235B6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D45D5B6" w14:textId="77777777" w:rsidR="009D1605" w:rsidRPr="007D5512" w:rsidRDefault="009D1605" w:rsidP="007D5512">
            <w:pPr>
              <w:ind w:firstLine="0"/>
              <w:rPr>
                <w:sz w:val="20"/>
              </w:rPr>
            </w:pPr>
            <w:r w:rsidRPr="007D5512">
              <w:rPr>
                <w:sz w:val="20"/>
              </w:rPr>
              <w:t>WORD_REDUPLICATION</w:t>
            </w:r>
          </w:p>
          <w:p w14:paraId="023E21B2" w14:textId="77777777" w:rsidR="009D1605" w:rsidRPr="007D5512" w:rsidRDefault="009D1605" w:rsidP="007D5512">
            <w:pPr>
              <w:ind w:firstLine="0"/>
              <w:rPr>
                <w:sz w:val="20"/>
              </w:rPr>
            </w:pPr>
          </w:p>
        </w:tc>
        <w:tc>
          <w:tcPr>
            <w:tcW w:w="2155" w:type="dxa"/>
          </w:tcPr>
          <w:p w14:paraId="249F6948" w14:textId="0201DA53"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ccurrence of a </w:t>
            </w:r>
            <w:r w:rsidR="00331B2C" w:rsidRPr="007D5512">
              <w:rPr>
                <w:sz w:val="20"/>
              </w:rPr>
              <w:t>word</w:t>
            </w:r>
            <w:r w:rsidRPr="007D5512">
              <w:rPr>
                <w:sz w:val="20"/>
              </w:rPr>
              <w:t xml:space="preserve"> more than once </w:t>
            </w:r>
            <w:r w:rsidR="00331B2C" w:rsidRPr="007D5512">
              <w:rPr>
                <w:sz w:val="20"/>
              </w:rPr>
              <w:t>in a text.</w:t>
            </w:r>
          </w:p>
        </w:tc>
        <w:tc>
          <w:tcPr>
            <w:tcW w:w="3402" w:type="dxa"/>
          </w:tcPr>
          <w:p w14:paraId="1296AACE" w14:textId="40C0AC14"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words that occur more than once </w:t>
            </w:r>
          </w:p>
        </w:tc>
      </w:tr>
      <w:tr w:rsidR="009D1605" w:rsidRPr="00940473" w14:paraId="314E972E"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776673" w14:textId="77777777" w:rsidR="009D1605" w:rsidRPr="007D5512" w:rsidRDefault="009D1605" w:rsidP="007D5512">
            <w:pPr>
              <w:ind w:firstLine="0"/>
              <w:rPr>
                <w:sz w:val="20"/>
              </w:rPr>
            </w:pPr>
            <w:r w:rsidRPr="007D5512">
              <w:rPr>
                <w:sz w:val="20"/>
              </w:rPr>
              <w:t>PRES_TENSE</w:t>
            </w:r>
          </w:p>
          <w:p w14:paraId="2BA21B4D" w14:textId="77777777" w:rsidR="009D1605" w:rsidRPr="007D5512" w:rsidRDefault="009D1605" w:rsidP="007D5512">
            <w:pPr>
              <w:ind w:firstLine="0"/>
              <w:rPr>
                <w:sz w:val="20"/>
              </w:rPr>
            </w:pPr>
          </w:p>
        </w:tc>
        <w:tc>
          <w:tcPr>
            <w:tcW w:w="2155" w:type="dxa"/>
          </w:tcPr>
          <w:p w14:paraId="04FE246E"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Present tense verbs</w:t>
            </w:r>
          </w:p>
        </w:tc>
        <w:tc>
          <w:tcPr>
            <w:tcW w:w="3402" w:type="dxa"/>
          </w:tcPr>
          <w:p w14:paraId="24C84011" w14:textId="7ACD1E39"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present tense verbs</w:t>
            </w:r>
          </w:p>
        </w:tc>
      </w:tr>
      <w:tr w:rsidR="009D1605" w:rsidRPr="00940473" w14:paraId="20B6D73C"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6114D181" w14:textId="77777777" w:rsidR="009D1605" w:rsidRPr="007D5512" w:rsidRDefault="009D1605" w:rsidP="007D5512">
            <w:pPr>
              <w:ind w:firstLine="0"/>
              <w:rPr>
                <w:sz w:val="20"/>
              </w:rPr>
            </w:pPr>
            <w:r w:rsidRPr="007D5512">
              <w:rPr>
                <w:sz w:val="20"/>
              </w:rPr>
              <w:t>HIGH_PUNCTION</w:t>
            </w:r>
          </w:p>
          <w:p w14:paraId="43ABF3AA" w14:textId="77777777" w:rsidR="009D1605" w:rsidRPr="007D5512" w:rsidRDefault="009D1605" w:rsidP="007D5512">
            <w:pPr>
              <w:ind w:firstLine="0"/>
              <w:rPr>
                <w:sz w:val="20"/>
              </w:rPr>
            </w:pPr>
          </w:p>
        </w:tc>
        <w:tc>
          <w:tcPr>
            <w:tcW w:w="2155" w:type="dxa"/>
          </w:tcPr>
          <w:p w14:paraId="36AF9188" w14:textId="6BFBC881"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High use of punctuation </w:t>
            </w:r>
          </w:p>
        </w:tc>
        <w:tc>
          <w:tcPr>
            <w:tcW w:w="3402" w:type="dxa"/>
          </w:tcPr>
          <w:p w14:paraId="086EE0E8" w14:textId="3AADA178"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punctation symbols</w:t>
            </w:r>
          </w:p>
        </w:tc>
      </w:tr>
      <w:tr w:rsidR="009D1605" w:rsidRPr="00940473" w14:paraId="5A24574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42CC69" w14:textId="77777777" w:rsidR="009D1605" w:rsidRPr="007D5512" w:rsidRDefault="009D1605" w:rsidP="007D5512">
            <w:pPr>
              <w:ind w:firstLine="0"/>
              <w:rPr>
                <w:sz w:val="20"/>
              </w:rPr>
            </w:pPr>
            <w:r w:rsidRPr="007D5512">
              <w:rPr>
                <w:sz w:val="20"/>
              </w:rPr>
              <w:t>MULTI_CHAR_REDUPLICATION</w:t>
            </w:r>
          </w:p>
          <w:p w14:paraId="427F48F6" w14:textId="77777777" w:rsidR="009D1605" w:rsidRPr="007D5512" w:rsidRDefault="009D1605" w:rsidP="007D5512">
            <w:pPr>
              <w:ind w:firstLine="0"/>
              <w:rPr>
                <w:sz w:val="20"/>
              </w:rPr>
            </w:pPr>
          </w:p>
        </w:tc>
        <w:tc>
          <w:tcPr>
            <w:tcW w:w="2155" w:type="dxa"/>
          </w:tcPr>
          <w:p w14:paraId="281ED0F9" w14:textId="312189F9"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Using the same character multiple times</w:t>
            </w:r>
          </w:p>
        </w:tc>
        <w:tc>
          <w:tcPr>
            <w:tcW w:w="3402" w:type="dxa"/>
          </w:tcPr>
          <w:p w14:paraId="41439E7F" w14:textId="7E294026"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symbols that occur more than once </w:t>
            </w:r>
          </w:p>
        </w:tc>
      </w:tr>
      <w:tr w:rsidR="009D1605" w:rsidRPr="00940473" w14:paraId="0D37805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4D2B7859" w14:textId="77777777" w:rsidR="009D1605" w:rsidRPr="007D5512" w:rsidRDefault="009D1605" w:rsidP="007D5512">
            <w:pPr>
              <w:ind w:firstLine="0"/>
              <w:rPr>
                <w:sz w:val="20"/>
              </w:rPr>
            </w:pPr>
            <w:r w:rsidRPr="007D5512">
              <w:rPr>
                <w:sz w:val="20"/>
              </w:rPr>
              <w:t>WORD_WORD_REDUPLICATION</w:t>
            </w:r>
          </w:p>
          <w:p w14:paraId="5B1703DB" w14:textId="77777777" w:rsidR="009D1605" w:rsidRPr="007D5512" w:rsidRDefault="009D1605" w:rsidP="007D5512">
            <w:pPr>
              <w:ind w:firstLine="0"/>
              <w:rPr>
                <w:sz w:val="20"/>
              </w:rPr>
            </w:pPr>
          </w:p>
        </w:tc>
        <w:tc>
          <w:tcPr>
            <w:tcW w:w="2155" w:type="dxa"/>
          </w:tcPr>
          <w:p w14:paraId="1CFBDCDA" w14:textId="35FC3B7E"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Using the same word </w:t>
            </w:r>
            <w:r w:rsidR="00BC35FE" w:rsidRPr="007D5512">
              <w:rPr>
                <w:sz w:val="20"/>
              </w:rPr>
              <w:t>back-to-back</w:t>
            </w:r>
            <w:r w:rsidR="00B029FC" w:rsidRPr="007D5512">
              <w:rPr>
                <w:sz w:val="20"/>
              </w:rPr>
              <w:t xml:space="preserve"> </w:t>
            </w:r>
          </w:p>
        </w:tc>
        <w:tc>
          <w:tcPr>
            <w:tcW w:w="3402" w:type="dxa"/>
          </w:tcPr>
          <w:p w14:paraId="05544714" w14:textId="527EF816"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times a word is used more than once back-to-back</w:t>
            </w:r>
          </w:p>
        </w:tc>
      </w:tr>
      <w:tr w:rsidR="009D1605" w:rsidRPr="00940473" w14:paraId="75320BC7"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89D2AF5" w14:textId="77777777" w:rsidR="009D1605" w:rsidRPr="007D5512" w:rsidRDefault="009D1605" w:rsidP="007D5512">
            <w:pPr>
              <w:ind w:firstLine="0"/>
              <w:rPr>
                <w:sz w:val="20"/>
              </w:rPr>
            </w:pPr>
            <w:r w:rsidRPr="007D5512">
              <w:rPr>
                <w:sz w:val="20"/>
              </w:rPr>
              <w:t>ALL_CAPS</w:t>
            </w:r>
          </w:p>
          <w:p w14:paraId="489E073A" w14:textId="77777777" w:rsidR="009D1605" w:rsidRPr="007D5512" w:rsidRDefault="009D1605" w:rsidP="007D5512">
            <w:pPr>
              <w:ind w:firstLine="0"/>
              <w:rPr>
                <w:sz w:val="20"/>
              </w:rPr>
            </w:pPr>
          </w:p>
        </w:tc>
        <w:tc>
          <w:tcPr>
            <w:tcW w:w="2155" w:type="dxa"/>
          </w:tcPr>
          <w:p w14:paraId="71881768" w14:textId="62EB4F73"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All caps </w:t>
            </w:r>
          </w:p>
        </w:tc>
        <w:tc>
          <w:tcPr>
            <w:tcW w:w="3402" w:type="dxa"/>
          </w:tcPr>
          <w:p w14:paraId="0CF6DABC" w14:textId="7955BCFE"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Words written in all caps </w:t>
            </w:r>
          </w:p>
        </w:tc>
      </w:tr>
      <w:tr w:rsidR="009D1605" w:rsidRPr="00940473" w14:paraId="696501C1"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014BCE9" w14:textId="77777777" w:rsidR="009D1605" w:rsidRPr="007D5512" w:rsidRDefault="009D1605" w:rsidP="007D5512">
            <w:pPr>
              <w:ind w:firstLine="0"/>
              <w:rPr>
                <w:sz w:val="20"/>
              </w:rPr>
            </w:pPr>
            <w:r w:rsidRPr="007D5512">
              <w:rPr>
                <w:sz w:val="20"/>
              </w:rPr>
              <w:t>ISOLATED_VERBS</w:t>
            </w:r>
          </w:p>
          <w:p w14:paraId="1BFAB4F3" w14:textId="34C837E3" w:rsidR="009D1605" w:rsidRPr="007D5512" w:rsidRDefault="009D1605" w:rsidP="007D5512">
            <w:pPr>
              <w:ind w:firstLine="0"/>
              <w:rPr>
                <w:sz w:val="20"/>
              </w:rPr>
            </w:pPr>
          </w:p>
        </w:tc>
        <w:tc>
          <w:tcPr>
            <w:tcW w:w="2155" w:type="dxa"/>
          </w:tcPr>
          <w:p w14:paraId="7BFC983A" w14:textId="2150314A"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nly verbs in a sentence </w:t>
            </w:r>
          </w:p>
        </w:tc>
        <w:tc>
          <w:tcPr>
            <w:tcW w:w="3402" w:type="dxa"/>
          </w:tcPr>
          <w:p w14:paraId="2468F3FD" w14:textId="65DE14B7"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length of the sentence </w:t>
            </w:r>
          </w:p>
        </w:tc>
      </w:tr>
      <w:tr w:rsidR="009D1605" w:rsidRPr="00940473" w14:paraId="5D06FA29"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187F759" w14:textId="3A5F79C4" w:rsidR="009D1605" w:rsidRPr="007D5512" w:rsidRDefault="009D1605" w:rsidP="007D5512">
            <w:pPr>
              <w:ind w:firstLine="0"/>
              <w:rPr>
                <w:sz w:val="20"/>
              </w:rPr>
            </w:pPr>
            <w:r w:rsidRPr="007D5512">
              <w:rPr>
                <w:sz w:val="20"/>
              </w:rPr>
              <w:t>EMOTIOCONS</w:t>
            </w:r>
          </w:p>
        </w:tc>
        <w:tc>
          <w:tcPr>
            <w:tcW w:w="2155" w:type="dxa"/>
          </w:tcPr>
          <w:p w14:paraId="7828E1CD" w14:textId="00A9B2B0"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usage of emoticons in a sentence</w:t>
            </w:r>
          </w:p>
        </w:tc>
        <w:tc>
          <w:tcPr>
            <w:tcW w:w="3402" w:type="dxa"/>
          </w:tcPr>
          <w:p w14:paraId="536B78D2" w14:textId="635A7CDB"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emoticons used in a sentence</w:t>
            </w:r>
          </w:p>
        </w:tc>
      </w:tr>
      <w:tr w:rsidR="0010280F" w:rsidRPr="00940473" w14:paraId="7F9585A0"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31EB90DF" w14:textId="0F389660" w:rsidR="0010280F" w:rsidRPr="007D5512" w:rsidRDefault="0010280F" w:rsidP="007D5512">
            <w:pPr>
              <w:ind w:firstLine="0"/>
              <w:rPr>
                <w:sz w:val="20"/>
              </w:rPr>
            </w:pPr>
            <w:r w:rsidRPr="007D5512">
              <w:rPr>
                <w:sz w:val="20"/>
              </w:rPr>
              <w:t>ABB</w:t>
            </w:r>
            <w:r w:rsidR="00312008" w:rsidRPr="007D5512">
              <w:rPr>
                <w:sz w:val="20"/>
              </w:rPr>
              <w:t>R</w:t>
            </w:r>
          </w:p>
        </w:tc>
        <w:tc>
          <w:tcPr>
            <w:tcW w:w="2155" w:type="dxa"/>
          </w:tcPr>
          <w:p w14:paraId="35218CE9" w14:textId="4A10C780" w:rsidR="0010280F" w:rsidRPr="007D5512" w:rsidRDefault="0010280F"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Abbreviations and acronyms</w:t>
            </w:r>
          </w:p>
        </w:tc>
        <w:tc>
          <w:tcPr>
            <w:tcW w:w="3402" w:type="dxa"/>
          </w:tcPr>
          <w:p w14:paraId="63278E93" w14:textId="038BF86A" w:rsidR="0010280F"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abbreviations and acronyms as they occur in the text. </w:t>
            </w:r>
          </w:p>
        </w:tc>
      </w:tr>
    </w:tbl>
    <w:p w14:paraId="3ADF0954" w14:textId="39FCA497" w:rsidR="00706616" w:rsidRPr="00940473" w:rsidRDefault="007D5512" w:rsidP="007D5512">
      <w:pPr>
        <w:pStyle w:val="berschrift6"/>
      </w:pPr>
      <w:bookmarkStart w:id="124" w:name="_Toc79423944"/>
      <w:r>
        <w:t xml:space="preserve"> </w:t>
      </w:r>
      <w:bookmarkStart w:id="125" w:name="_Toc79512956"/>
      <w:r w:rsidR="002D3EF2" w:rsidRPr="007D5512">
        <w:t>Classification</w:t>
      </w:r>
      <w:r w:rsidR="002D3EF2" w:rsidRPr="00940473">
        <w:t xml:space="preserve"> for Orality</w:t>
      </w:r>
      <w:bookmarkEnd w:id="124"/>
      <w:bookmarkEnd w:id="125"/>
      <w:r w:rsidR="002D3EF2" w:rsidRPr="00940473">
        <w:t xml:space="preserve"> </w:t>
      </w:r>
    </w:p>
    <w:p w14:paraId="62C4E95E" w14:textId="77777777" w:rsidR="007D5512" w:rsidRDefault="007D5512" w:rsidP="007D5512">
      <w:pPr>
        <w:ind w:firstLine="0"/>
      </w:pPr>
    </w:p>
    <w:p w14:paraId="371E1F32" w14:textId="77777777" w:rsidR="007D5512" w:rsidRDefault="007D5512" w:rsidP="007D5512">
      <w:pPr>
        <w:ind w:firstLine="0"/>
      </w:pPr>
    </w:p>
    <w:p w14:paraId="191EBD27" w14:textId="77777777" w:rsidR="007D5512" w:rsidRDefault="007D5512" w:rsidP="007D5512">
      <w:pPr>
        <w:ind w:firstLine="0"/>
      </w:pPr>
    </w:p>
    <w:p w14:paraId="213D77F3" w14:textId="77777777" w:rsidR="007D5512" w:rsidRDefault="007D5512" w:rsidP="007D5512">
      <w:pPr>
        <w:ind w:firstLine="0"/>
      </w:pPr>
    </w:p>
    <w:p w14:paraId="0B527FEF" w14:textId="77777777" w:rsidR="007D5512" w:rsidRDefault="007D5512" w:rsidP="007D5512">
      <w:pPr>
        <w:ind w:firstLine="0"/>
      </w:pPr>
    </w:p>
    <w:p w14:paraId="3AE4B1A3" w14:textId="77777777" w:rsidR="007D5512" w:rsidRDefault="007D5512" w:rsidP="007D5512">
      <w:pPr>
        <w:ind w:firstLine="0"/>
      </w:pPr>
    </w:p>
    <w:p w14:paraId="0DF0F888" w14:textId="7702A0EE" w:rsidR="007D5512" w:rsidRPr="007D5512" w:rsidRDefault="007D5512" w:rsidP="007D5512">
      <w:pPr>
        <w:ind w:firstLine="0"/>
      </w:pPr>
      <w:r w:rsidRPr="00940473">
        <w:lastRenderedPageBreak/>
        <w:t>These classification criteria set was then tested and evaluated</w:t>
      </w:r>
      <w:r>
        <w:t xml:space="preserve"> the results of which can be seen in table 8.</w:t>
      </w:r>
      <w:r w:rsidRPr="00940473">
        <w:t xml:space="preserve"> </w:t>
      </w:r>
    </w:p>
    <w:tbl>
      <w:tblPr>
        <w:tblStyle w:val="Listentabelle4Akzent6"/>
        <w:tblW w:w="0" w:type="auto"/>
        <w:jc w:val="center"/>
        <w:tblLook w:val="04A0" w:firstRow="1" w:lastRow="0" w:firstColumn="1" w:lastColumn="0" w:noHBand="0" w:noVBand="1"/>
      </w:tblPr>
      <w:tblGrid>
        <w:gridCol w:w="2022"/>
        <w:gridCol w:w="2067"/>
      </w:tblGrid>
      <w:tr w:rsidR="002D4E6E" w:rsidRPr="00940473" w14:paraId="5CF8F1FB" w14:textId="77777777" w:rsidTr="007D55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661EDD1" w14:textId="77777777" w:rsidR="002D4E6E" w:rsidRPr="00940473" w:rsidRDefault="002D4E6E" w:rsidP="001D20AC"/>
        </w:tc>
        <w:tc>
          <w:tcPr>
            <w:tcW w:w="2067"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2D4E6E" w:rsidRPr="00940473" w14:paraId="39A4C565"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568061F" w14:textId="77777777" w:rsidR="002D4E6E" w:rsidRPr="00940473" w:rsidRDefault="002D4E6E" w:rsidP="001D20AC">
            <w:r w:rsidRPr="00940473">
              <w:t>Accuracy</w:t>
            </w:r>
          </w:p>
        </w:tc>
        <w:tc>
          <w:tcPr>
            <w:tcW w:w="2067"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1358FEF" w14:textId="77777777" w:rsidR="002D4E6E" w:rsidRPr="00940473" w:rsidRDefault="002D4E6E" w:rsidP="001D20AC">
            <w:r w:rsidRPr="00940473">
              <w:t>Error Rate</w:t>
            </w:r>
          </w:p>
        </w:tc>
        <w:tc>
          <w:tcPr>
            <w:tcW w:w="2067"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33D70A7E" w14:textId="77777777" w:rsidR="002D4E6E" w:rsidRPr="00940473" w:rsidRDefault="002D4E6E" w:rsidP="001D20AC">
            <w:r w:rsidRPr="00940473">
              <w:t>Precision</w:t>
            </w:r>
          </w:p>
        </w:tc>
        <w:tc>
          <w:tcPr>
            <w:tcW w:w="2067"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6DF2C2FB" w14:textId="77777777" w:rsidR="002D4E6E" w:rsidRPr="00940473" w:rsidRDefault="002D4E6E" w:rsidP="001D20AC">
            <w:r w:rsidRPr="00940473">
              <w:t>Recall</w:t>
            </w:r>
          </w:p>
        </w:tc>
        <w:tc>
          <w:tcPr>
            <w:tcW w:w="2067"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633D726C" w14:textId="77777777" w:rsidR="002D4E6E" w:rsidRPr="00940473" w:rsidRDefault="002D4E6E" w:rsidP="001D20AC">
            <w:r w:rsidRPr="00940473">
              <w:t>F-Score</w:t>
            </w:r>
          </w:p>
        </w:tc>
        <w:tc>
          <w:tcPr>
            <w:tcW w:w="2067"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66D72C9F" w:rsidR="00706616" w:rsidRDefault="00706616" w:rsidP="007D5512">
      <w:pPr>
        <w:pStyle w:val="berschrift6"/>
      </w:pPr>
      <w:bookmarkStart w:id="126" w:name="_Toc79423945"/>
      <w:bookmarkStart w:id="127" w:name="_Toc79512957"/>
      <w:r w:rsidRPr="00940473">
        <w:t>Evaluation of Classification of Orality</w:t>
      </w:r>
      <w:bookmarkEnd w:id="126"/>
      <w:bookmarkEnd w:id="127"/>
    </w:p>
    <w:p w14:paraId="67D7BF67" w14:textId="77777777" w:rsidR="007D5512" w:rsidRPr="007D5512" w:rsidRDefault="007D5512" w:rsidP="007D5512"/>
    <w:p w14:paraId="417F34A7" w14:textId="77777777" w:rsidR="0003291C"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the sources (</w:t>
      </w:r>
      <w:r w:rsidR="004542B0">
        <w:t>Bader 2002; Koch &amp; Oesterreicher 1985; Ortmann &amp; Dipper 2019; Rehm 2002</w:t>
      </w:r>
      <w:r w:rsidR="003A257D" w:rsidRPr="00940473">
        <w:t xml:space="preserve">) that also show that expressions of literacy tend to have longer sentences and longer words, whereas expressions of orality tend to show the opposite. </w:t>
      </w:r>
    </w:p>
    <w:p w14:paraId="3047CC18" w14:textId="6B502AB6" w:rsidR="002038A4" w:rsidRPr="00940473" w:rsidRDefault="003A257D" w:rsidP="0003291C">
      <w:r w:rsidRPr="00940473">
        <w:t xml:space="preserve">Abbreviations, </w:t>
      </w:r>
      <w:r w:rsidR="00B049CF" w:rsidRPr="00940473">
        <w:t>a</w:t>
      </w:r>
      <w:r w:rsidRPr="00940473">
        <w:t xml:space="preserve">cronyms, while important, were </w:t>
      </w:r>
      <w:r w:rsidR="00B049CF" w:rsidRPr="00940473">
        <w:t>statistically insignificant</w:t>
      </w:r>
      <w:r w:rsidRPr="00940473">
        <w:t xml:space="preserve">. The problem in identifying these features is that users, especially in non-standard communication, often use abbreviations and </w:t>
      </w:r>
      <w:r w:rsidR="00C629EA" w:rsidRPr="00940473">
        <w:t>acronyms</w:t>
      </w:r>
      <w:r w:rsidRPr="00940473">
        <w:t xml:space="preserve"> that might be non-standard as well. Thus, there is no clear way to always identify acronyms properly</w:t>
      </w:r>
      <w:r w:rsidR="0003291C">
        <w:t xml:space="preserve">. After training data was gathered using the scoring system, it was given to naïve Bayes as proper training data which produced the results as seen in table 9. </w:t>
      </w:r>
      <w:r w:rsidR="002038A4" w:rsidRPr="00940473">
        <w:t xml:space="preserve"> </w:t>
      </w:r>
    </w:p>
    <w:tbl>
      <w:tblPr>
        <w:tblStyle w:val="Gitternetztabelle4Akzent6"/>
        <w:tblW w:w="0" w:type="auto"/>
        <w:jc w:val="center"/>
        <w:tblLook w:val="04A0" w:firstRow="1" w:lastRow="0" w:firstColumn="1" w:lastColumn="0" w:noHBand="0" w:noVBand="1"/>
      </w:tblPr>
      <w:tblGrid>
        <w:gridCol w:w="1772"/>
        <w:gridCol w:w="1985"/>
      </w:tblGrid>
      <w:tr w:rsidR="00A22184" w:rsidRPr="00940473" w14:paraId="05BF7DF7" w14:textId="4540AA96" w:rsidTr="009409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60CE8FDE" w14:textId="650E5244" w:rsidR="00A22184" w:rsidRPr="00940473" w:rsidRDefault="00A22184" w:rsidP="001D20AC">
            <w:r w:rsidRPr="00940473">
              <w:t xml:space="preserve"> </w:t>
            </w:r>
          </w:p>
        </w:tc>
        <w:tc>
          <w:tcPr>
            <w:tcW w:w="1985"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A22184" w:rsidRPr="00940473" w14:paraId="60C4A3AD" w14:textId="2655C795"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1E50284D" w14:textId="7B28A9A4" w:rsidR="00A22184" w:rsidRPr="00940473" w:rsidRDefault="00A22184" w:rsidP="001D20AC">
            <w:r w:rsidRPr="00940473">
              <w:t>Accuracy</w:t>
            </w:r>
          </w:p>
        </w:tc>
        <w:tc>
          <w:tcPr>
            <w:tcW w:w="1985"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180BA862" w14:textId="5767E387" w:rsidR="00A22184" w:rsidRPr="00940473" w:rsidRDefault="00A22184" w:rsidP="001D20AC">
            <w:r w:rsidRPr="00940473">
              <w:t>Error Rate</w:t>
            </w:r>
          </w:p>
        </w:tc>
        <w:tc>
          <w:tcPr>
            <w:tcW w:w="1985"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72C81A88" w14:textId="23040EE2" w:rsidR="00A22184" w:rsidRPr="00940473" w:rsidRDefault="00A22184" w:rsidP="001D20AC">
            <w:r w:rsidRPr="00940473">
              <w:t>Precision</w:t>
            </w:r>
          </w:p>
        </w:tc>
        <w:tc>
          <w:tcPr>
            <w:tcW w:w="1985"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201E2DFA" w14:textId="23BE0FBC" w:rsidR="00A22184" w:rsidRPr="00940473" w:rsidRDefault="00A22184" w:rsidP="001D20AC">
            <w:r w:rsidRPr="00940473">
              <w:t>Recall</w:t>
            </w:r>
          </w:p>
        </w:tc>
        <w:tc>
          <w:tcPr>
            <w:tcW w:w="1985"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B309DB4" w14:textId="4A26BC80" w:rsidR="00A22184" w:rsidRPr="00940473" w:rsidRDefault="00A22184" w:rsidP="001D20AC">
            <w:r w:rsidRPr="00940473">
              <w:t>F-Score</w:t>
            </w:r>
          </w:p>
        </w:tc>
        <w:tc>
          <w:tcPr>
            <w:tcW w:w="1985"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5E361FD8" w14:textId="101CDCBA" w:rsidR="00A22184" w:rsidRPr="00940473" w:rsidRDefault="00A22184" w:rsidP="001D20AC">
            <w:r w:rsidRPr="00940473">
              <w:t>Cross Validation</w:t>
            </w:r>
          </w:p>
        </w:tc>
        <w:tc>
          <w:tcPr>
            <w:tcW w:w="1985"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40E3950D" w14:textId="0FDF4036" w:rsidR="0003291C" w:rsidRPr="0003291C" w:rsidRDefault="0003291C" w:rsidP="006940C4">
      <w:pPr>
        <w:pStyle w:val="berschrift6"/>
      </w:pPr>
      <w:bookmarkStart w:id="128" w:name="_Toc79423946"/>
      <w:r>
        <w:t xml:space="preserve"> </w:t>
      </w:r>
      <w:bookmarkStart w:id="129" w:name="_Toc79512958"/>
      <w:r w:rsidR="00FC3D3D" w:rsidRPr="00940473">
        <w:t>Naïve</w:t>
      </w:r>
      <w:r w:rsidR="00C90F38">
        <w:t xml:space="preserve"> </w:t>
      </w:r>
      <w:r w:rsidR="00E756AC">
        <w:t>Bayes</w:t>
      </w:r>
      <w:r w:rsidR="00FC3D3D" w:rsidRPr="00940473">
        <w:t xml:space="preserve"> Evaluation</w:t>
      </w:r>
      <w:bookmarkEnd w:id="128"/>
      <w:bookmarkEnd w:id="129"/>
      <w:r w:rsidR="00FC3D3D" w:rsidRPr="00940473">
        <w:t xml:space="preserve"> </w:t>
      </w:r>
    </w:p>
    <w:p w14:paraId="6C6ADB9F" w14:textId="49092583" w:rsidR="0082533A" w:rsidRPr="00940473" w:rsidRDefault="00F9217A" w:rsidP="001D20AC">
      <w:pPr>
        <w:pStyle w:val="berschrift2"/>
      </w:pPr>
      <w:bookmarkStart w:id="130" w:name="_Toc79483029"/>
      <w:bookmarkStart w:id="131" w:name="_Toc79512056"/>
      <w:r w:rsidRPr="00940473">
        <w:t>Sentence Tokenizer</w:t>
      </w:r>
      <w:bookmarkStart w:id="132" w:name="_Toc75713093"/>
      <w:bookmarkEnd w:id="130"/>
      <w:bookmarkEnd w:id="131"/>
    </w:p>
    <w:p w14:paraId="2767AA28" w14:textId="656D1C1E" w:rsidR="000E0E10" w:rsidRPr="00940473" w:rsidRDefault="00E03C0F" w:rsidP="00F435F9">
      <w:r w:rsidRPr="00940473">
        <w:t>Since the data is often non-standard</w:t>
      </w:r>
      <w:r w:rsidR="0003291C">
        <w:t xml:space="preserve">, </w:t>
      </w:r>
      <w:r w:rsidRPr="00940473">
        <w:t>it was not always</w:t>
      </w:r>
      <w:r w:rsidR="00B029FC" w:rsidRPr="00940473">
        <w:t xml:space="preserve"> </w:t>
      </w:r>
      <w:r w:rsidRPr="00940473">
        <w:t xml:space="preserve">clear which sentences should be parsed and where they should be parsed. </w:t>
      </w:r>
      <w:r w:rsidR="0003291C">
        <w:t xml:space="preserve"> D</w:t>
      </w:r>
      <w:r w:rsidR="00F707B5" w:rsidRPr="00940473">
        <w:t>ata from all three domains often lacked any meaningful punctuation</w:t>
      </w:r>
      <w:r w:rsidR="00CF29C6" w:rsidRPr="00940473">
        <w:t xml:space="preserve">, punctation was used incorrectly in </w:t>
      </w:r>
      <w:r w:rsidR="00CF29C6" w:rsidRPr="00940473">
        <w:lastRenderedPageBreak/>
        <w:t xml:space="preserve">that there was often reduplication of certain symbols </w:t>
      </w:r>
      <w:r w:rsidR="00B37F71" w:rsidRPr="00940473">
        <w:t>to create an emphatic impression.</w:t>
      </w:r>
      <w:r w:rsidR="00B029FC" w:rsidRPr="00940473">
        <w:t xml:space="preserve"> </w:t>
      </w:r>
      <w:r w:rsidR="0099012D" w:rsidRPr="00940473">
        <w:t>This result</w:t>
      </w:r>
      <w:r w:rsidR="0003291C">
        <w:t>ed</w:t>
      </w:r>
      <w:r w:rsidR="0099012D" w:rsidRPr="00940473">
        <w:t xml:space="preserve"> in </w:t>
      </w:r>
      <w:r w:rsidR="00B37F71" w:rsidRPr="00940473">
        <w:t>sentences that were sometimes too long or too short</w:t>
      </w:r>
      <w:r w:rsidR="0099012D" w:rsidRPr="00940473">
        <w:t>, which skewed the results</w:t>
      </w:r>
      <w:r w:rsidR="0003291C">
        <w:t>.</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r w:rsidR="002A7736" w:rsidRPr="00940473">
        <w:t xml:space="preserve"> </w:t>
      </w:r>
    </w:p>
    <w:p w14:paraId="08F4E79E" w14:textId="6ED11059"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 xml:space="preserve">the decision was made to use this bullet points as sentence markers. </w:t>
      </w:r>
      <w:bookmarkEnd w:id="132"/>
    </w:p>
    <w:p w14:paraId="3D184875" w14:textId="27102B9C" w:rsidR="00E4116C" w:rsidRPr="00940473" w:rsidRDefault="00E4116C" w:rsidP="001D20AC">
      <w:r w:rsidRPr="00940473">
        <w:t xml:space="preserve">7.4 Spacy Module </w:t>
      </w:r>
    </w:p>
    <w:p w14:paraId="1AF674A4" w14:textId="49395137" w:rsidR="00F435F9" w:rsidRDefault="0076180F" w:rsidP="001D20AC">
      <w:r w:rsidRPr="00940473">
        <w:t xml:space="preserve">The spacy module was used for tokenization, part-of-speech tagging, syntactical dependencies and assessing morphology. </w:t>
      </w:r>
      <w:r w:rsidR="00F435F9">
        <w:t xml:space="preserve">Tokens included punctuation non-letter symbols as they were often essential in emoticons and expressive though. </w:t>
      </w:r>
    </w:p>
    <w:p w14:paraId="2D5EE2C1" w14:textId="02ADFF96" w:rsidR="0076180F" w:rsidRPr="00940473" w:rsidRDefault="0076180F" w:rsidP="001D20AC">
      <w:r w:rsidRPr="00940473">
        <w:t xml:space="preserve">Using Spacy was preferred over a custom function was preferred even though it added to the duration of the run time of the program. </w:t>
      </w:r>
      <w:r w:rsidR="00F435F9">
        <w:t>It</w:t>
      </w:r>
      <w:r w:rsidRPr="00940473">
        <w:t xml:space="preserve"> provided to be more reliable and up to date than NLTK</w:t>
      </w:r>
      <w:r w:rsidR="00F435F9">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5CAECE4D" w:rsidR="00B8579E" w:rsidRPr="00940473" w:rsidRDefault="0076180F" w:rsidP="001D20AC">
      <w:r w:rsidRPr="00940473">
        <w:t>There was no correct</w:t>
      </w:r>
      <w:r w:rsidR="00F435F9">
        <w:t>ion</w:t>
      </w:r>
      <w:r w:rsidRPr="00940473">
        <w:t xml:space="preserve">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possible. A 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proofErr w:type="spellStart"/>
      <w:r w:rsidR="001317B4" w:rsidRPr="00940473">
        <w:t>S</w:t>
      </w:r>
      <w:r w:rsidRPr="00940473">
        <w:t>pacy’s</w:t>
      </w:r>
      <w:proofErr w:type="spellEnd"/>
      <w:r w:rsidRPr="00940473">
        <w:t xml:space="preserve"> performance. However, emoticons were classified as being punctuation, rather than as emoticons. This could have been remedied by training a pipeline to 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3" w:name="_Toc79483030"/>
      <w:bookmarkStart w:id="134" w:name="_Toc79512057"/>
      <w:r w:rsidRPr="00940473">
        <w:lastRenderedPageBreak/>
        <w:t>Results</w:t>
      </w:r>
      <w:r w:rsidR="004375A8" w:rsidRPr="00940473">
        <w:rPr>
          <w:rStyle w:val="Funotenzeichen"/>
        </w:rPr>
        <w:footnoteReference w:id="1"/>
      </w:r>
      <w:bookmarkEnd w:id="133"/>
      <w:bookmarkEnd w:id="134"/>
    </w:p>
    <w:p w14:paraId="33D57770" w14:textId="0159F92A" w:rsidR="00DE2CF7" w:rsidRPr="00940473" w:rsidRDefault="00DE2CF7" w:rsidP="001D20AC">
      <w:pPr>
        <w:pStyle w:val="berschrift2"/>
      </w:pPr>
      <w:bookmarkStart w:id="135" w:name="_Toc79483031"/>
      <w:bookmarkStart w:id="136" w:name="_Toc79512058"/>
      <w:r w:rsidRPr="00940473">
        <w:t>Development</w:t>
      </w:r>
      <w:r w:rsidR="00E358C2" w:rsidRPr="00940473">
        <w:t xml:space="preserve"> phase</w:t>
      </w:r>
      <w:bookmarkEnd w:id="135"/>
      <w:bookmarkEnd w:id="136"/>
    </w:p>
    <w:p w14:paraId="4ED964D9" w14:textId="3B962099" w:rsidR="00033957" w:rsidRPr="00940473" w:rsidRDefault="00C93DE5" w:rsidP="001D20AC">
      <w:r>
        <w:t>T</w:t>
      </w:r>
      <w:r w:rsidR="006B188A" w:rsidRPr="00940473">
        <w:t xml:space="preserve">he number of sentences and tokens were not distributed equally among all three of the original corpora. With the SMS </w:t>
      </w:r>
      <w:r w:rsidR="00007179" w:rsidRPr="00940473">
        <w:t>corpus</w:t>
      </w:r>
      <w:r w:rsidR="006B188A" w:rsidRPr="00940473">
        <w:t xml:space="preserve"> being the </w:t>
      </w:r>
      <w:r>
        <w:t>largest</w:t>
      </w:r>
      <w:r w:rsidR="006B188A" w:rsidRPr="00940473">
        <w:t xml:space="preserve"> and</w:t>
      </w:r>
      <w:r w:rsidR="00B029FC" w:rsidRPr="00940473">
        <w:t xml:space="preserve"> </w:t>
      </w:r>
      <w:r w:rsidR="006B188A" w:rsidRPr="00940473">
        <w:t xml:space="preserve">the </w:t>
      </w:r>
      <w:r w:rsidR="005D742F" w:rsidRPr="00940473">
        <w:t>wikiconflits</w:t>
      </w:r>
      <w:r w:rsidR="006B188A" w:rsidRPr="00940473">
        <w:t xml:space="preserve"> being the smallest corpora. Therefore, it</w:t>
      </w:r>
      <w:r w:rsidR="00B029FC" w:rsidRPr="00940473">
        <w:t xml:space="preserve"> </w:t>
      </w:r>
      <w:r w:rsidR="006B188A" w:rsidRPr="00940473">
        <w:t>was ensured that the development and training</w:t>
      </w:r>
      <w:r w:rsidR="00B029FC" w:rsidRPr="00940473">
        <w:t xml:space="preserve"> </w:t>
      </w:r>
      <w:r w:rsidR="006B188A"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437EDEEB" w:rsidR="00CA16BF" w:rsidRPr="00940473" w:rsidRDefault="000A351B" w:rsidP="001D20AC">
      <w:bookmarkStart w:id="137" w:name="_Toc75691439"/>
      <w:bookmarkStart w:id="138"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93DE5">
        <w:t xml:space="preserve"> </w:t>
      </w:r>
      <w:r w:rsidR="00CA16BF" w:rsidRPr="00940473">
        <w:t xml:space="preserve"> </w:t>
      </w:r>
    </w:p>
    <w:p w14:paraId="07CE1D9C" w14:textId="4BD0B0E6" w:rsidR="000A351B" w:rsidRPr="00940473" w:rsidRDefault="00E43B05" w:rsidP="001D20AC">
      <w:r w:rsidRPr="00940473">
        <w:t>The second problem</w:t>
      </w:r>
      <w:r w:rsidR="00CA16BF" w:rsidRPr="00940473">
        <w:t xml:space="preserve"> </w:t>
      </w:r>
      <w:r w:rsidR="00CB094E">
        <w:t>voids</w:t>
      </w:r>
      <w:r w:rsidR="00D1028F" w:rsidRPr="00940473">
        <w:t xml:space="preserve"> this </w:t>
      </w:r>
      <w:r w:rsidR="00583127" w:rsidRPr="00940473">
        <w:t>solution</w:t>
      </w:r>
      <w:r w:rsidR="00D1028F" w:rsidRPr="00940473">
        <w:t xml:space="preserve"> as</w:t>
      </w:r>
      <w:r w:rsidR="00B029FC" w:rsidRPr="00940473">
        <w:t xml:space="preserve"> </w:t>
      </w:r>
      <w:r w:rsidRPr="00940473">
        <w:t>too many features were</w:t>
      </w:r>
      <w:r w:rsidR="00C93DE5">
        <w:t xml:space="preserve"> being</w:t>
      </w:r>
      <w:r w:rsidRPr="00940473">
        <w:t xml:space="preserv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other system were generalized and incorporated into the second classification</w:t>
      </w:r>
      <w:r w:rsidR="00B029FC" w:rsidRPr="00940473">
        <w:t xml:space="preserve"> </w:t>
      </w:r>
      <w:r w:rsidR="00D1028F" w:rsidRPr="00940473">
        <w:t xml:space="preserve">system. </w:t>
      </w:r>
      <w:r w:rsidR="00554A78">
        <w:t xml:space="preserve">This ultimately led to having two files that were imbalanced and not reliable for evaluation. </w:t>
      </w:r>
    </w:p>
    <w:p w14:paraId="2DB427F5" w14:textId="60455D20" w:rsidR="00667E4C" w:rsidRPr="00940473" w:rsidRDefault="006147D8" w:rsidP="001D20AC">
      <w:r w:rsidRPr="00940473">
        <w:tab/>
        <w:t xml:space="preserve">The developmental phase of this project was therefore crucial since there were no French training data and criteria available by which it was possible to ascertain </w:t>
      </w:r>
      <w:r w:rsidR="0042040B">
        <w:t>literacy and orality</w:t>
      </w:r>
      <w:r w:rsidRPr="00940473">
        <w:t xml:space="preserve">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amp; Oesterreicher 1985; Ortmann and Dipper 2019; Rehm 2002)</w:t>
      </w:r>
      <w:r w:rsidR="00CB6C82" w:rsidRPr="00940473">
        <w:t xml:space="preserve"> </w:t>
      </w:r>
      <w:r w:rsidRPr="00940473">
        <w:t xml:space="preserve">it was possible to develop and refine a </w:t>
      </w:r>
      <w:r w:rsidRPr="00940473">
        <w:lastRenderedPageBreak/>
        <w:t xml:space="preserve">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510CD029"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w:t>
      </w:r>
      <w:r w:rsidR="00CB094E">
        <w:t>SMS and eBay</w:t>
      </w:r>
      <w:r w:rsidR="00066C25" w:rsidRPr="00940473">
        <w:t xml:space="preserve"> </w:t>
      </w:r>
      <w:r w:rsidR="00CB094E">
        <w:t>corpus</w:t>
      </w:r>
      <w:r w:rsidR="00066C25" w:rsidRPr="00940473">
        <w:t xml:space="preserve">, there were traces of German </w:t>
      </w:r>
      <w:r w:rsidR="000C5EDC" w:rsidRPr="00940473">
        <w:t>and English</w:t>
      </w:r>
      <w:r w:rsidR="00066C25" w:rsidRPr="00940473">
        <w:t xml:space="preserve"> since postings</w:t>
      </w:r>
      <w:r w:rsidR="00CB094E">
        <w:t xml:space="preserve"> and conversation</w:t>
      </w:r>
      <w:r w:rsidR="00066C25" w:rsidRPr="00940473">
        <w:t xml:space="preserve"> were most likely on a national, and not </w:t>
      </w:r>
      <w:r w:rsidR="00CB094E">
        <w:t xml:space="preserve">always </w:t>
      </w:r>
      <w:r w:rsidR="00066C25" w:rsidRPr="00940473">
        <w:t>a local scale.</w:t>
      </w:r>
      <w:r w:rsidR="00535358" w:rsidRPr="00940473">
        <w:t xml:space="preserve"> </w:t>
      </w:r>
    </w:p>
    <w:p w14:paraId="0DCCFEC5" w14:textId="6F6BF216" w:rsidR="00E01D9A" w:rsidRPr="00E01D9A" w:rsidRDefault="00142B0D" w:rsidP="006940C4">
      <w:r w:rsidRPr="00940473">
        <w:t>Using</w:t>
      </w:r>
      <w:r w:rsidR="00B029FC" w:rsidRPr="00940473">
        <w:t xml:space="preserve"> </w:t>
      </w:r>
      <w:r w:rsidR="00535358" w:rsidRPr="00940473">
        <w:t>the scoring system</w:t>
      </w:r>
      <w:r w:rsidR="00015366">
        <w:t xml:space="preserve"> with</w:t>
      </w:r>
      <w:r w:rsidR="00535358" w:rsidRPr="00940473">
        <w:t xml:space="preserve"> </w:t>
      </w:r>
      <w:r w:rsidRPr="00940473">
        <w:t xml:space="preserve">Wiki and SMS as training data, data was labeled </w:t>
      </w:r>
      <w:r w:rsidR="001317B4" w:rsidRPr="00940473">
        <w:t>according</w:t>
      </w:r>
      <w:r w:rsidRPr="00940473">
        <w:t xml:space="preserve"> to the classification sets </w:t>
      </w:r>
      <w:r w:rsidR="00E01D9A">
        <w:t>mentioned in table 5 and table 7</w:t>
      </w:r>
      <w:r w:rsidRPr="00940473">
        <w:t>.</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17"/>
        <w:gridCol w:w="1872"/>
        <w:gridCol w:w="1275"/>
        <w:gridCol w:w="1422"/>
        <w:gridCol w:w="1413"/>
        <w:gridCol w:w="778"/>
        <w:gridCol w:w="917"/>
      </w:tblGrid>
      <w:tr w:rsidR="001317B4" w:rsidRPr="00940473" w14:paraId="66417083" w14:textId="77777777" w:rsidTr="00E0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4897E58" w14:textId="77777777" w:rsidR="001317B4" w:rsidRPr="00CB094E" w:rsidRDefault="001317B4" w:rsidP="001D20AC">
            <w:pPr>
              <w:rPr>
                <w:sz w:val="20"/>
              </w:rPr>
            </w:pPr>
          </w:p>
        </w:tc>
        <w:tc>
          <w:tcPr>
            <w:tcW w:w="1872" w:type="dxa"/>
          </w:tcPr>
          <w:p w14:paraId="69C0C6BD"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Corpus ID</w:t>
            </w:r>
          </w:p>
        </w:tc>
        <w:tc>
          <w:tcPr>
            <w:tcW w:w="1275" w:type="dxa"/>
          </w:tcPr>
          <w:p w14:paraId="23953986"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Sentences</w:t>
            </w:r>
          </w:p>
        </w:tc>
        <w:tc>
          <w:tcPr>
            <w:tcW w:w="1422" w:type="dxa"/>
          </w:tcPr>
          <w:p w14:paraId="2ECC7CA2"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Tokens</w:t>
            </w:r>
          </w:p>
        </w:tc>
        <w:tc>
          <w:tcPr>
            <w:tcW w:w="1413" w:type="dxa"/>
          </w:tcPr>
          <w:p w14:paraId="75D61A1B"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Documents</w:t>
            </w:r>
          </w:p>
        </w:tc>
        <w:tc>
          <w:tcPr>
            <w:tcW w:w="778" w:type="dxa"/>
          </w:tcPr>
          <w:p w14:paraId="31B4740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LIT</w:t>
            </w:r>
          </w:p>
        </w:tc>
        <w:tc>
          <w:tcPr>
            <w:tcW w:w="917" w:type="dxa"/>
          </w:tcPr>
          <w:p w14:paraId="72D4BC1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ORAL</w:t>
            </w:r>
          </w:p>
        </w:tc>
      </w:tr>
      <w:tr w:rsidR="001317B4" w:rsidRPr="00940473" w14:paraId="08FB3E4E" w14:textId="77777777" w:rsidTr="00E0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86329E" w14:textId="77777777" w:rsidR="001317B4" w:rsidRPr="00CB094E" w:rsidRDefault="001317B4" w:rsidP="00E01D9A">
            <w:pPr>
              <w:ind w:firstLine="0"/>
              <w:rPr>
                <w:sz w:val="20"/>
              </w:rPr>
            </w:pPr>
            <w:r w:rsidRPr="00CB094E">
              <w:rPr>
                <w:sz w:val="20"/>
              </w:rPr>
              <w:t>Wiki</w:t>
            </w:r>
          </w:p>
        </w:tc>
        <w:tc>
          <w:tcPr>
            <w:tcW w:w="1872" w:type="dxa"/>
          </w:tcPr>
          <w:p w14:paraId="7250E037" w14:textId="77777777" w:rsidR="001317B4" w:rsidRPr="00CB094E" w:rsidRDefault="001317B4" w:rsidP="00E01D9A">
            <w:pPr>
              <w:pStyle w:val="Funotentext"/>
              <w:ind w:firstLine="0"/>
              <w:cnfStyle w:val="000000100000" w:firstRow="0" w:lastRow="0" w:firstColumn="0" w:lastColumn="0" w:oddVBand="0" w:evenVBand="0" w:oddHBand="1" w:evenHBand="0" w:firstRowFirstColumn="0" w:firstRowLastColumn="0" w:lastRowFirstColumn="0" w:lastRowLastColumn="0"/>
            </w:pPr>
            <w:r w:rsidRPr="00CB094E">
              <w:t>wikiconflits_0_53</w:t>
            </w:r>
          </w:p>
          <w:p w14:paraId="23B691E6" w14:textId="77777777" w:rsidR="001317B4" w:rsidRPr="00CB094E" w:rsidRDefault="001317B4" w:rsidP="001D20AC">
            <w:pPr>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345</w:t>
            </w:r>
          </w:p>
        </w:tc>
        <w:tc>
          <w:tcPr>
            <w:tcW w:w="1422" w:type="dxa"/>
          </w:tcPr>
          <w:p w14:paraId="7DF77C93"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6766</w:t>
            </w:r>
          </w:p>
        </w:tc>
        <w:tc>
          <w:tcPr>
            <w:tcW w:w="1413" w:type="dxa"/>
          </w:tcPr>
          <w:p w14:paraId="1A73132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53</w:t>
            </w:r>
          </w:p>
        </w:tc>
        <w:tc>
          <w:tcPr>
            <w:tcW w:w="778" w:type="dxa"/>
          </w:tcPr>
          <w:p w14:paraId="4BB2B3D5" w14:textId="77777777" w:rsidR="001317B4" w:rsidRPr="00CB094E" w:rsidRDefault="001317B4" w:rsidP="00E01D9A">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234</w:t>
            </w:r>
          </w:p>
        </w:tc>
        <w:tc>
          <w:tcPr>
            <w:tcW w:w="917" w:type="dxa"/>
          </w:tcPr>
          <w:p w14:paraId="21A9C51A"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110</w:t>
            </w:r>
          </w:p>
        </w:tc>
      </w:tr>
      <w:tr w:rsidR="001317B4" w:rsidRPr="00940473" w14:paraId="09224ABB" w14:textId="77777777" w:rsidTr="00E01D9A">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2991F13B" w14:textId="77777777" w:rsidR="001317B4" w:rsidRPr="00CB094E" w:rsidRDefault="001317B4" w:rsidP="00E01D9A">
            <w:pPr>
              <w:ind w:firstLine="0"/>
              <w:rPr>
                <w:sz w:val="20"/>
              </w:rPr>
            </w:pPr>
            <w:r w:rsidRPr="00CB094E">
              <w:rPr>
                <w:sz w:val="20"/>
              </w:rPr>
              <w:t>SMS</w:t>
            </w:r>
          </w:p>
        </w:tc>
        <w:tc>
          <w:tcPr>
            <w:tcW w:w="1872" w:type="dxa"/>
          </w:tcPr>
          <w:p w14:paraId="5EE0356E" w14:textId="77777777" w:rsidR="001317B4" w:rsidRPr="00CB094E" w:rsidRDefault="001317B4"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CB094E">
              <w:rPr>
                <w:sz w:val="20"/>
              </w:rPr>
              <w:t>sms_0_29507</w:t>
            </w:r>
          </w:p>
        </w:tc>
        <w:tc>
          <w:tcPr>
            <w:tcW w:w="1275" w:type="dxa"/>
          </w:tcPr>
          <w:p w14:paraId="5A6EA45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9</w:t>
            </w:r>
          </w:p>
        </w:tc>
        <w:tc>
          <w:tcPr>
            <w:tcW w:w="1422" w:type="dxa"/>
          </w:tcPr>
          <w:p w14:paraId="61A450B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454</w:t>
            </w:r>
          </w:p>
        </w:tc>
        <w:tc>
          <w:tcPr>
            <w:tcW w:w="1413" w:type="dxa"/>
          </w:tcPr>
          <w:p w14:paraId="77BA2B0A"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50</w:t>
            </w:r>
          </w:p>
        </w:tc>
        <w:tc>
          <w:tcPr>
            <w:tcW w:w="778" w:type="dxa"/>
          </w:tcPr>
          <w:p w14:paraId="3C120A4E" w14:textId="77777777" w:rsidR="001317B4" w:rsidRPr="00CB094E" w:rsidRDefault="001317B4" w:rsidP="00E01D9A">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29</w:t>
            </w:r>
          </w:p>
        </w:tc>
        <w:tc>
          <w:tcPr>
            <w:tcW w:w="917" w:type="dxa"/>
          </w:tcPr>
          <w:p w14:paraId="1B222CED"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218</w:t>
            </w:r>
          </w:p>
        </w:tc>
      </w:tr>
    </w:tbl>
    <w:p w14:paraId="10B68142" w14:textId="220784F3" w:rsidR="001317B4" w:rsidRDefault="006940C4" w:rsidP="00F419C5">
      <w:pPr>
        <w:pStyle w:val="berschrift6"/>
      </w:pPr>
      <w:bookmarkStart w:id="139" w:name="_Hlk79509857"/>
      <w:bookmarkStart w:id="140" w:name="_Toc79512959"/>
      <w:r>
        <w:t xml:space="preserve">Development </w:t>
      </w:r>
      <w:r w:rsidR="00382962">
        <w:t xml:space="preserve">Results of the Classification </w:t>
      </w:r>
      <w:r>
        <w:t>Data</w:t>
      </w:r>
      <w:bookmarkEnd w:id="140"/>
      <w:r w:rsidR="00382962">
        <w:t xml:space="preserve"> </w:t>
      </w:r>
    </w:p>
    <w:p w14:paraId="60531C27" w14:textId="77777777" w:rsidR="006940C4" w:rsidRPr="006940C4" w:rsidRDefault="006940C4" w:rsidP="006940C4"/>
    <w:p w14:paraId="7A276741" w14:textId="655C79F5" w:rsidR="00382962" w:rsidRPr="00382962" w:rsidRDefault="00382962" w:rsidP="00382962">
      <w:r>
        <w:t xml:space="preserve">While creating the data, the most relevant classification criteria were retrieved for Wikiconflits, table 11, and for SMS, table 12. </w:t>
      </w:r>
    </w:p>
    <w:tbl>
      <w:tblPr>
        <w:tblStyle w:val="Gitternetztabelle4Akzent6"/>
        <w:tblpPr w:leftFromText="141" w:rightFromText="141" w:vertAnchor="text" w:horzAnchor="margin" w:tblpXSpec="center" w:tblpY="219"/>
        <w:tblW w:w="0" w:type="auto"/>
        <w:tblLook w:val="04A0" w:firstRow="1" w:lastRow="0" w:firstColumn="1" w:lastColumn="0" w:noHBand="0" w:noVBand="1"/>
      </w:tblPr>
      <w:tblGrid>
        <w:gridCol w:w="1662"/>
        <w:gridCol w:w="3986"/>
      </w:tblGrid>
      <w:tr w:rsidR="00015366" w:rsidRPr="00940473" w14:paraId="791F6A34" w14:textId="77777777" w:rsidTr="00015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68055D7" w14:textId="77777777" w:rsidR="00015366" w:rsidRPr="006338E0" w:rsidRDefault="00015366" w:rsidP="00015366">
            <w:pPr>
              <w:rPr>
                <w:sz w:val="20"/>
              </w:rPr>
            </w:pPr>
            <w:r w:rsidRPr="006338E0">
              <w:rPr>
                <w:sz w:val="20"/>
              </w:rPr>
              <w:t>Feature</w:t>
            </w:r>
          </w:p>
        </w:tc>
        <w:tc>
          <w:tcPr>
            <w:tcW w:w="3986" w:type="dxa"/>
          </w:tcPr>
          <w:p w14:paraId="5469C7B6" w14:textId="77777777" w:rsidR="00015366" w:rsidRPr="006338E0" w:rsidRDefault="00015366" w:rsidP="00015366">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015366" w:rsidRPr="00940473" w14:paraId="424D985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3A4BF8" w14:textId="77777777" w:rsidR="00015366" w:rsidRPr="006338E0" w:rsidRDefault="00015366" w:rsidP="00015366">
            <w:pPr>
              <w:rPr>
                <w:sz w:val="20"/>
              </w:rPr>
            </w:pPr>
            <w:r w:rsidRPr="006338E0">
              <w:rPr>
                <w:sz w:val="20"/>
              </w:rPr>
              <w:t>LIT</w:t>
            </w:r>
          </w:p>
        </w:tc>
        <w:tc>
          <w:tcPr>
            <w:tcW w:w="3986" w:type="dxa"/>
          </w:tcPr>
          <w:p w14:paraId="68814554"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015366" w:rsidRPr="00940473" w14:paraId="054508A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35DACA07" w14:textId="77777777" w:rsidR="00015366" w:rsidRPr="006338E0" w:rsidRDefault="00015366" w:rsidP="00015366">
            <w:pPr>
              <w:rPr>
                <w:sz w:val="20"/>
              </w:rPr>
            </w:pPr>
            <w:r w:rsidRPr="006338E0">
              <w:rPr>
                <w:sz w:val="20"/>
              </w:rPr>
              <w:t>LIT</w:t>
            </w:r>
          </w:p>
        </w:tc>
        <w:tc>
          <w:tcPr>
            <w:tcW w:w="3986" w:type="dxa"/>
          </w:tcPr>
          <w:p w14:paraId="258548C2"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015366" w:rsidRPr="00940473" w14:paraId="70A8098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468CD46" w14:textId="77777777" w:rsidR="00015366" w:rsidRPr="006338E0" w:rsidRDefault="00015366" w:rsidP="00015366">
            <w:pPr>
              <w:rPr>
                <w:sz w:val="20"/>
              </w:rPr>
            </w:pPr>
            <w:r w:rsidRPr="006338E0">
              <w:rPr>
                <w:sz w:val="20"/>
              </w:rPr>
              <w:t>LIT</w:t>
            </w:r>
          </w:p>
        </w:tc>
        <w:tc>
          <w:tcPr>
            <w:tcW w:w="3986" w:type="dxa"/>
          </w:tcPr>
          <w:p w14:paraId="0397C688"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015366" w:rsidRPr="00940473" w14:paraId="69869C0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9833E43" w14:textId="77777777" w:rsidR="00015366" w:rsidRPr="006338E0" w:rsidRDefault="00015366" w:rsidP="00015366">
            <w:pPr>
              <w:rPr>
                <w:sz w:val="20"/>
              </w:rPr>
            </w:pPr>
            <w:r w:rsidRPr="006338E0">
              <w:rPr>
                <w:sz w:val="20"/>
              </w:rPr>
              <w:t>ORAL</w:t>
            </w:r>
          </w:p>
        </w:tc>
        <w:tc>
          <w:tcPr>
            <w:tcW w:w="3986" w:type="dxa"/>
          </w:tcPr>
          <w:p w14:paraId="3AF87AAA"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015366" w:rsidRPr="00940473" w14:paraId="1A20E5B6"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6C1BC0CE" w14:textId="77777777" w:rsidR="00015366" w:rsidRPr="006338E0" w:rsidRDefault="00015366" w:rsidP="00015366">
            <w:pPr>
              <w:rPr>
                <w:sz w:val="20"/>
              </w:rPr>
            </w:pPr>
            <w:r w:rsidRPr="006338E0">
              <w:rPr>
                <w:sz w:val="20"/>
              </w:rPr>
              <w:t>ORAL</w:t>
            </w:r>
          </w:p>
        </w:tc>
        <w:tc>
          <w:tcPr>
            <w:tcW w:w="3986" w:type="dxa"/>
          </w:tcPr>
          <w:p w14:paraId="7FC094FF"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015366" w:rsidRPr="00940473" w14:paraId="3C352A83"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B194052" w14:textId="77777777" w:rsidR="00015366" w:rsidRPr="006338E0" w:rsidRDefault="00015366" w:rsidP="00015366">
            <w:pPr>
              <w:rPr>
                <w:sz w:val="20"/>
              </w:rPr>
            </w:pPr>
            <w:r w:rsidRPr="006338E0">
              <w:rPr>
                <w:sz w:val="20"/>
              </w:rPr>
              <w:t>ORAL</w:t>
            </w:r>
          </w:p>
        </w:tc>
        <w:tc>
          <w:tcPr>
            <w:tcW w:w="3986" w:type="dxa"/>
          </w:tcPr>
          <w:p w14:paraId="12C57564"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D27808A" w14:textId="7F7B0772" w:rsidR="00015366" w:rsidRDefault="00015366" w:rsidP="00015366"/>
    <w:p w14:paraId="2DD98E09" w14:textId="0E2ABF39" w:rsidR="00015366" w:rsidRDefault="00015366" w:rsidP="00015366">
      <w:pPr>
        <w:pStyle w:val="Sub-chapters"/>
      </w:pPr>
    </w:p>
    <w:p w14:paraId="18F699EB" w14:textId="477B864A" w:rsidR="00015366" w:rsidRDefault="00015366" w:rsidP="00015366">
      <w:pPr>
        <w:pStyle w:val="Sub-chapters"/>
      </w:pPr>
    </w:p>
    <w:p w14:paraId="3849B898" w14:textId="77777777" w:rsidR="00015366" w:rsidRPr="00015366" w:rsidRDefault="00015366" w:rsidP="00015366">
      <w:pPr>
        <w:pStyle w:val="Sub-chapters"/>
        <w:ind w:firstLine="0"/>
      </w:pPr>
    </w:p>
    <w:p w14:paraId="3DAD67A2" w14:textId="466B7158" w:rsidR="001317B4" w:rsidRDefault="00015366" w:rsidP="00015366">
      <w:pPr>
        <w:pStyle w:val="berschrift6"/>
      </w:pPr>
      <w:bookmarkStart w:id="141" w:name="_Toc79512960"/>
      <w:r>
        <w:t xml:space="preserve">Top </w:t>
      </w:r>
      <w:r w:rsidR="006940C4">
        <w:t xml:space="preserve">Development </w:t>
      </w:r>
      <w:r>
        <w:t xml:space="preserve">Classification </w:t>
      </w:r>
      <w:r w:rsidR="00F419C5">
        <w:t>C</w:t>
      </w:r>
      <w:r>
        <w:t>riteria for Wikiconflits</w:t>
      </w:r>
      <w:bookmarkEnd w:id="141"/>
    </w:p>
    <w:p w14:paraId="4F6FD285" w14:textId="77777777" w:rsidR="00F419C5" w:rsidRPr="00F419C5" w:rsidRDefault="00F419C5" w:rsidP="00F419C5"/>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6338E0" w:rsidRDefault="006C0F3D" w:rsidP="001D20AC">
            <w:pPr>
              <w:rPr>
                <w:sz w:val="20"/>
              </w:rPr>
            </w:pPr>
            <w:r w:rsidRPr="006338E0">
              <w:rPr>
                <w:sz w:val="20"/>
              </w:rPr>
              <w:t>Feature</w:t>
            </w:r>
          </w:p>
        </w:tc>
        <w:tc>
          <w:tcPr>
            <w:tcW w:w="4111" w:type="dxa"/>
          </w:tcPr>
          <w:p w14:paraId="6E399D97" w14:textId="746970FD" w:rsidR="006C0F3D" w:rsidRPr="006338E0" w:rsidRDefault="006C0F3D"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6338E0" w:rsidRDefault="0060203A" w:rsidP="001D20AC">
            <w:pPr>
              <w:rPr>
                <w:sz w:val="20"/>
              </w:rPr>
            </w:pPr>
            <w:r w:rsidRPr="006338E0">
              <w:rPr>
                <w:sz w:val="20"/>
              </w:rPr>
              <w:t>LIT</w:t>
            </w:r>
          </w:p>
        </w:tc>
        <w:tc>
          <w:tcPr>
            <w:tcW w:w="4111" w:type="dxa"/>
          </w:tcPr>
          <w:p w14:paraId="07F31C1E" w14:textId="569CBFE7"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6338E0" w:rsidRDefault="0060203A" w:rsidP="001D20AC">
            <w:pPr>
              <w:rPr>
                <w:sz w:val="20"/>
              </w:rPr>
            </w:pPr>
            <w:r w:rsidRPr="006338E0">
              <w:rPr>
                <w:sz w:val="20"/>
              </w:rPr>
              <w:t>LIT</w:t>
            </w:r>
          </w:p>
        </w:tc>
        <w:tc>
          <w:tcPr>
            <w:tcW w:w="4111" w:type="dxa"/>
          </w:tcPr>
          <w:p w14:paraId="1EA5B1CB" w14:textId="2EAC913D"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6338E0" w:rsidRDefault="0060203A" w:rsidP="001D20AC">
            <w:pPr>
              <w:rPr>
                <w:sz w:val="20"/>
              </w:rPr>
            </w:pPr>
            <w:r w:rsidRPr="006338E0">
              <w:rPr>
                <w:sz w:val="20"/>
              </w:rPr>
              <w:t>LIT</w:t>
            </w:r>
          </w:p>
        </w:tc>
        <w:tc>
          <w:tcPr>
            <w:tcW w:w="4111" w:type="dxa"/>
          </w:tcPr>
          <w:p w14:paraId="08EEA871" w14:textId="70CCA27B"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6338E0" w:rsidRDefault="0060203A" w:rsidP="001D20AC">
            <w:pPr>
              <w:rPr>
                <w:sz w:val="20"/>
              </w:rPr>
            </w:pPr>
            <w:r w:rsidRPr="006338E0">
              <w:rPr>
                <w:sz w:val="20"/>
              </w:rPr>
              <w:t>ORAL</w:t>
            </w:r>
          </w:p>
        </w:tc>
        <w:tc>
          <w:tcPr>
            <w:tcW w:w="4111" w:type="dxa"/>
          </w:tcPr>
          <w:p w14:paraId="1EB8A27B" w14:textId="18B710E2"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6338E0" w:rsidRDefault="0060203A" w:rsidP="001D20AC">
            <w:pPr>
              <w:rPr>
                <w:sz w:val="20"/>
              </w:rPr>
            </w:pPr>
            <w:r w:rsidRPr="006338E0">
              <w:rPr>
                <w:sz w:val="20"/>
              </w:rPr>
              <w:t>ORAL</w:t>
            </w:r>
          </w:p>
        </w:tc>
        <w:tc>
          <w:tcPr>
            <w:tcW w:w="4111" w:type="dxa"/>
          </w:tcPr>
          <w:p w14:paraId="4BBA522D" w14:textId="3DFB1596"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6338E0" w:rsidRDefault="0060203A" w:rsidP="001D20AC">
            <w:pPr>
              <w:rPr>
                <w:sz w:val="20"/>
              </w:rPr>
            </w:pPr>
            <w:r w:rsidRPr="006338E0">
              <w:rPr>
                <w:sz w:val="20"/>
              </w:rPr>
              <w:t>ORAL</w:t>
            </w:r>
          </w:p>
        </w:tc>
        <w:tc>
          <w:tcPr>
            <w:tcW w:w="4111" w:type="dxa"/>
          </w:tcPr>
          <w:p w14:paraId="190D11D1" w14:textId="78BAC9EA"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5EACAB5F" w:rsidR="00004586" w:rsidRDefault="00004586" w:rsidP="00015366"/>
    <w:p w14:paraId="2B48AE43" w14:textId="732BC1FC" w:rsidR="00F419C5" w:rsidRPr="00940473" w:rsidRDefault="00F419C5" w:rsidP="00F419C5">
      <w:pPr>
        <w:pStyle w:val="berschrift6"/>
      </w:pPr>
      <w:bookmarkStart w:id="142" w:name="_Toc79512961"/>
      <w:r>
        <w:t xml:space="preserve">Top </w:t>
      </w:r>
      <w:r w:rsidR="006940C4">
        <w:t xml:space="preserve">Development </w:t>
      </w:r>
      <w:r>
        <w:t xml:space="preserve">Classification </w:t>
      </w:r>
      <w:r>
        <w:t>C</w:t>
      </w:r>
      <w:r>
        <w:t xml:space="preserve">riteria for </w:t>
      </w:r>
      <w:r>
        <w:t>SMS</w:t>
      </w:r>
      <w:bookmarkEnd w:id="142"/>
    </w:p>
    <w:p w14:paraId="213735CD" w14:textId="0FEC202C" w:rsidR="00015366" w:rsidRDefault="00015366" w:rsidP="00015366">
      <w:pPr>
        <w:pStyle w:val="Sub-chapters"/>
      </w:pPr>
    </w:p>
    <w:p w14:paraId="709AE204" w14:textId="00DDAFD7" w:rsidR="00F419C5" w:rsidRDefault="00F419C5" w:rsidP="00015366">
      <w:pPr>
        <w:pStyle w:val="Sub-chapters"/>
      </w:pPr>
    </w:p>
    <w:p w14:paraId="5A210F01" w14:textId="59FA867E" w:rsidR="00F419C5" w:rsidRPr="00015366" w:rsidRDefault="00382962" w:rsidP="00382962">
      <w:pPr>
        <w:pStyle w:val="Sub-chapters"/>
      </w:pPr>
      <w:r>
        <w:lastRenderedPageBreak/>
        <w:t xml:space="preserve">After having acquired the training data using the scoring system, it was inputted into the naïve bayes and trained on it. Then, all four of the eBay corpora were used as testing material. The results of which can be seen in table 13. </w:t>
      </w:r>
    </w:p>
    <w:tbl>
      <w:tblPr>
        <w:tblStyle w:val="Gitternetztabelle4Akzent6"/>
        <w:tblpPr w:leftFromText="141" w:rightFromText="141" w:vertAnchor="text" w:horzAnchor="margin" w:tblpY="53"/>
        <w:tblW w:w="0" w:type="auto"/>
        <w:tblLook w:val="04A0" w:firstRow="1" w:lastRow="0" w:firstColumn="1" w:lastColumn="0" w:noHBand="0" w:noVBand="1"/>
      </w:tblPr>
      <w:tblGrid>
        <w:gridCol w:w="715"/>
        <w:gridCol w:w="462"/>
        <w:gridCol w:w="1541"/>
        <w:gridCol w:w="1190"/>
        <w:gridCol w:w="1487"/>
        <w:gridCol w:w="1625"/>
        <w:gridCol w:w="771"/>
        <w:gridCol w:w="929"/>
      </w:tblGrid>
      <w:tr w:rsidR="00C65E83" w:rsidRPr="00940473" w14:paraId="619D237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dxa"/>
            <w:gridSpan w:val="2"/>
          </w:tcPr>
          <w:p w14:paraId="0EECD2FA" w14:textId="77777777" w:rsidR="00C65E83" w:rsidRPr="006338E0" w:rsidRDefault="00C65E83" w:rsidP="001D20AC">
            <w:pPr>
              <w:rPr>
                <w:sz w:val="20"/>
              </w:rPr>
            </w:pPr>
          </w:p>
        </w:tc>
        <w:tc>
          <w:tcPr>
            <w:tcW w:w="1547" w:type="dxa"/>
          </w:tcPr>
          <w:p w14:paraId="10DBB35E" w14:textId="7FA3C8C0" w:rsidR="00C65E83" w:rsidRPr="006338E0" w:rsidRDefault="00740358"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196" w:type="dxa"/>
          </w:tcPr>
          <w:p w14:paraId="2E667C3D" w14:textId="0EFCBC9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493" w:type="dxa"/>
          </w:tcPr>
          <w:p w14:paraId="2CB90B93"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631" w:type="dxa"/>
          </w:tcPr>
          <w:p w14:paraId="51FDD0F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776" w:type="dxa"/>
          </w:tcPr>
          <w:p w14:paraId="1146169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32" w:type="dxa"/>
          </w:tcPr>
          <w:p w14:paraId="48DD01DC"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6338E0" w:rsidRPr="00940473" w14:paraId="33843104"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465B40A" w14:textId="77777777" w:rsidR="00C65E83" w:rsidRPr="006338E0" w:rsidRDefault="00C65E83" w:rsidP="00382962">
            <w:pPr>
              <w:ind w:firstLine="0"/>
              <w:rPr>
                <w:sz w:val="20"/>
              </w:rPr>
            </w:pPr>
            <w:r w:rsidRPr="006338E0">
              <w:rPr>
                <w:sz w:val="20"/>
              </w:rPr>
              <w:t>eBay</w:t>
            </w:r>
          </w:p>
        </w:tc>
        <w:tc>
          <w:tcPr>
            <w:tcW w:w="2017" w:type="dxa"/>
            <w:gridSpan w:val="2"/>
          </w:tcPr>
          <w:p w14:paraId="69EC40D7" w14:textId="6E6CA566"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0_100</w:t>
            </w:r>
          </w:p>
        </w:tc>
        <w:tc>
          <w:tcPr>
            <w:tcW w:w="1196" w:type="dxa"/>
          </w:tcPr>
          <w:p w14:paraId="2CB8C57E" w14:textId="577CCDB3"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4929</w:t>
            </w:r>
          </w:p>
        </w:tc>
        <w:tc>
          <w:tcPr>
            <w:tcW w:w="1493" w:type="dxa"/>
          </w:tcPr>
          <w:p w14:paraId="477D2ECA" w14:textId="5C8F00D4"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80</w:t>
            </w:r>
          </w:p>
        </w:tc>
        <w:tc>
          <w:tcPr>
            <w:tcW w:w="1631" w:type="dxa"/>
          </w:tcPr>
          <w:p w14:paraId="2878E82E" w14:textId="751FA1A0"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416FFCA9" w14:textId="77777777" w:rsidR="00C65E83" w:rsidRPr="006338E0" w:rsidRDefault="00C65E83"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61</w:t>
            </w:r>
          </w:p>
        </w:tc>
        <w:tc>
          <w:tcPr>
            <w:tcW w:w="932" w:type="dxa"/>
          </w:tcPr>
          <w:p w14:paraId="003CB1F8" w14:textId="77777777"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8</w:t>
            </w:r>
          </w:p>
        </w:tc>
      </w:tr>
      <w:tr w:rsidR="00C65E83" w:rsidRPr="00940473" w14:paraId="2CF302C8"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3D684AC5" w14:textId="4FFAE03A" w:rsidR="00C65E83" w:rsidRPr="006338E0" w:rsidRDefault="00B741C4" w:rsidP="00382962">
            <w:pPr>
              <w:ind w:firstLine="0"/>
              <w:rPr>
                <w:sz w:val="20"/>
              </w:rPr>
            </w:pPr>
            <w:r w:rsidRPr="006338E0">
              <w:rPr>
                <w:sz w:val="20"/>
              </w:rPr>
              <w:t>eBay</w:t>
            </w:r>
          </w:p>
        </w:tc>
        <w:tc>
          <w:tcPr>
            <w:tcW w:w="2017" w:type="dxa"/>
            <w:gridSpan w:val="2"/>
          </w:tcPr>
          <w:p w14:paraId="01DA16D2" w14:textId="1C0B472C"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0_100</w:t>
            </w:r>
          </w:p>
        </w:tc>
        <w:tc>
          <w:tcPr>
            <w:tcW w:w="1196" w:type="dxa"/>
          </w:tcPr>
          <w:p w14:paraId="65093364" w14:textId="4DB9AA7B"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6195</w:t>
            </w:r>
          </w:p>
        </w:tc>
        <w:tc>
          <w:tcPr>
            <w:tcW w:w="1493" w:type="dxa"/>
          </w:tcPr>
          <w:p w14:paraId="2D057CA3" w14:textId="5F7BAE82"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7</w:t>
            </w:r>
          </w:p>
        </w:tc>
        <w:tc>
          <w:tcPr>
            <w:tcW w:w="1631" w:type="dxa"/>
          </w:tcPr>
          <w:p w14:paraId="468B55FA" w14:textId="6D636BDF"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6A6E2CB6" w14:textId="0DAE38C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2</w:t>
            </w:r>
          </w:p>
        </w:tc>
        <w:tc>
          <w:tcPr>
            <w:tcW w:w="932" w:type="dxa"/>
          </w:tcPr>
          <w:p w14:paraId="1FB63A9B" w14:textId="6FC4A9EA"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w:t>
            </w:r>
          </w:p>
        </w:tc>
      </w:tr>
      <w:tr w:rsidR="006338E0" w:rsidRPr="00940473" w14:paraId="41900088"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1817155" w14:textId="1B26555C" w:rsidR="00C65E83" w:rsidRPr="006338E0" w:rsidRDefault="00B741C4" w:rsidP="00382962">
            <w:pPr>
              <w:ind w:firstLine="0"/>
              <w:rPr>
                <w:sz w:val="20"/>
              </w:rPr>
            </w:pPr>
            <w:r w:rsidRPr="006338E0">
              <w:rPr>
                <w:sz w:val="20"/>
              </w:rPr>
              <w:t>eBay</w:t>
            </w:r>
          </w:p>
        </w:tc>
        <w:tc>
          <w:tcPr>
            <w:tcW w:w="2017" w:type="dxa"/>
            <w:gridSpan w:val="2"/>
          </w:tcPr>
          <w:p w14:paraId="6A4A67C7" w14:textId="1CC77DFE"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p_0_100</w:t>
            </w:r>
          </w:p>
        </w:tc>
        <w:tc>
          <w:tcPr>
            <w:tcW w:w="1196" w:type="dxa"/>
          </w:tcPr>
          <w:p w14:paraId="6DE5AF1B" w14:textId="007C058B"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21184</w:t>
            </w:r>
          </w:p>
        </w:tc>
        <w:tc>
          <w:tcPr>
            <w:tcW w:w="1493" w:type="dxa"/>
          </w:tcPr>
          <w:p w14:paraId="1F7B87DC" w14:textId="6261B961"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28</w:t>
            </w:r>
          </w:p>
        </w:tc>
        <w:tc>
          <w:tcPr>
            <w:tcW w:w="1631" w:type="dxa"/>
          </w:tcPr>
          <w:p w14:paraId="6117CFDF" w14:textId="24A43A93"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698E8CC1" w14:textId="5CE825D9" w:rsidR="00C65E83" w:rsidRPr="006338E0" w:rsidRDefault="00252C95"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995</w:t>
            </w:r>
          </w:p>
        </w:tc>
        <w:tc>
          <w:tcPr>
            <w:tcW w:w="932" w:type="dxa"/>
          </w:tcPr>
          <w:p w14:paraId="1CBAB3CA" w14:textId="266853F4"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C65E83" w:rsidRPr="00940473" w14:paraId="0B1BEE11"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5BB907F2" w14:textId="75BA9723" w:rsidR="00C65E83" w:rsidRPr="006338E0" w:rsidRDefault="00B741C4" w:rsidP="00382962">
            <w:pPr>
              <w:ind w:firstLine="0"/>
              <w:rPr>
                <w:sz w:val="20"/>
              </w:rPr>
            </w:pPr>
            <w:r w:rsidRPr="006338E0">
              <w:rPr>
                <w:sz w:val="20"/>
              </w:rPr>
              <w:t>eBay</w:t>
            </w:r>
          </w:p>
        </w:tc>
        <w:tc>
          <w:tcPr>
            <w:tcW w:w="2017" w:type="dxa"/>
            <w:gridSpan w:val="2"/>
          </w:tcPr>
          <w:p w14:paraId="0F9DCAD4" w14:textId="7C563373"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196" w:type="dxa"/>
          </w:tcPr>
          <w:p w14:paraId="6472B7A9" w14:textId="5A3384A3"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321</w:t>
            </w:r>
          </w:p>
        </w:tc>
        <w:tc>
          <w:tcPr>
            <w:tcW w:w="1493" w:type="dxa"/>
          </w:tcPr>
          <w:p w14:paraId="1FFCCC0D" w14:textId="791CAF90"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63</w:t>
            </w:r>
          </w:p>
        </w:tc>
        <w:tc>
          <w:tcPr>
            <w:tcW w:w="1631" w:type="dxa"/>
          </w:tcPr>
          <w:p w14:paraId="402CD9A7" w14:textId="213C794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13A6A7B9" w14:textId="29D396D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51</w:t>
            </w:r>
          </w:p>
        </w:tc>
        <w:tc>
          <w:tcPr>
            <w:tcW w:w="932" w:type="dxa"/>
          </w:tcPr>
          <w:p w14:paraId="7B7D25B1" w14:textId="354E541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w:t>
            </w:r>
          </w:p>
        </w:tc>
      </w:tr>
    </w:tbl>
    <w:p w14:paraId="276DC845" w14:textId="2C2794D4" w:rsidR="001317B4" w:rsidRPr="00940473" w:rsidRDefault="00B52456" w:rsidP="006940C4">
      <w:pPr>
        <w:pStyle w:val="berschrift6"/>
      </w:pPr>
      <w:bookmarkStart w:id="143" w:name="_Toc79423950"/>
      <w:bookmarkStart w:id="144" w:name="_Toc79512962"/>
      <w:bookmarkEnd w:id="139"/>
      <w:r w:rsidRPr="00940473">
        <w:t>N</w:t>
      </w:r>
      <w:r w:rsidR="00601E44" w:rsidRPr="00940473">
        <w:t>aïve</w:t>
      </w:r>
      <w:r w:rsidR="00C90F38">
        <w:t xml:space="preserve"> </w:t>
      </w:r>
      <w:r w:rsidR="00E756AC">
        <w:t>Bayes</w:t>
      </w:r>
      <w:r w:rsidRPr="00940473">
        <w:t xml:space="preserve"> </w:t>
      </w:r>
      <w:r w:rsidR="00382962">
        <w:t>D</w:t>
      </w:r>
      <w:r w:rsidR="00462EBF" w:rsidRPr="00940473">
        <w:t xml:space="preserve">evelopment </w:t>
      </w:r>
      <w:r w:rsidR="00382962">
        <w:t>R</w:t>
      </w:r>
      <w:r w:rsidR="00462EBF" w:rsidRPr="00940473">
        <w:t>esults</w:t>
      </w:r>
      <w:bookmarkEnd w:id="143"/>
      <w:bookmarkEnd w:id="144"/>
    </w:p>
    <w:p w14:paraId="33897741" w14:textId="76C5ED24" w:rsidR="00B93A51" w:rsidRPr="00940473" w:rsidRDefault="003257A5" w:rsidP="001D20AC">
      <w:pPr>
        <w:pStyle w:val="berschrift2"/>
      </w:pPr>
      <w:bookmarkStart w:id="145" w:name="_Toc79483032"/>
      <w:bookmarkStart w:id="146" w:name="_Toc79512059"/>
      <w:r w:rsidRPr="00940473">
        <w:t>Training</w:t>
      </w:r>
      <w:r w:rsidR="00B029FC" w:rsidRPr="00940473">
        <w:t xml:space="preserve"> </w:t>
      </w:r>
      <w:r w:rsidR="00E358C2" w:rsidRPr="00940473">
        <w:t>phase</w:t>
      </w:r>
      <w:bookmarkEnd w:id="145"/>
      <w:bookmarkEnd w:id="146"/>
    </w:p>
    <w:p w14:paraId="63AD7A6A" w14:textId="742C1257" w:rsidR="008A22DF" w:rsidRPr="008A22DF" w:rsidRDefault="00C8589A" w:rsidP="008A22DF">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r w:rsidR="008A22DF">
        <w:t xml:space="preserve"> and can be seen in table 14.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92"/>
        <w:gridCol w:w="2276"/>
        <w:gridCol w:w="988"/>
        <w:gridCol w:w="1424"/>
        <w:gridCol w:w="1491"/>
        <w:gridCol w:w="734"/>
        <w:gridCol w:w="915"/>
      </w:tblGrid>
      <w:tr w:rsidR="00382962" w:rsidRPr="00940473" w14:paraId="00B4735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6D708E9F" w14:textId="77777777" w:rsidR="00E358C2" w:rsidRPr="00B31E4B" w:rsidRDefault="00E358C2" w:rsidP="00B31E4B">
            <w:pPr>
              <w:jc w:val="center"/>
              <w:rPr>
                <w:sz w:val="20"/>
              </w:rPr>
            </w:pPr>
          </w:p>
        </w:tc>
        <w:tc>
          <w:tcPr>
            <w:tcW w:w="2276" w:type="dxa"/>
          </w:tcPr>
          <w:p w14:paraId="642797F2" w14:textId="3A4D4294" w:rsidR="00E358C2" w:rsidRPr="00B31E4B" w:rsidRDefault="00B31E4B" w:rsidP="00B31E4B">
            <w:pPr>
              <w:jc w:val="center"/>
              <w:cnfStyle w:val="100000000000" w:firstRow="1" w:lastRow="0" w:firstColumn="0" w:lastColumn="0" w:oddVBand="0" w:evenVBand="0" w:oddHBand="0" w:evenHBand="0" w:firstRowFirstColumn="0" w:firstRowLastColumn="0" w:lastRowFirstColumn="0" w:lastRowLastColumn="0"/>
              <w:rPr>
                <w:sz w:val="20"/>
              </w:rPr>
            </w:pPr>
            <w:r>
              <w:rPr>
                <w:sz w:val="20"/>
              </w:rPr>
              <w:t>Corpus Id</w:t>
            </w:r>
          </w:p>
        </w:tc>
        <w:tc>
          <w:tcPr>
            <w:tcW w:w="988" w:type="dxa"/>
          </w:tcPr>
          <w:p w14:paraId="121C5A88" w14:textId="3FBA2B9A"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Tokens</w:t>
            </w:r>
          </w:p>
        </w:tc>
        <w:tc>
          <w:tcPr>
            <w:tcW w:w="1424" w:type="dxa"/>
          </w:tcPr>
          <w:p w14:paraId="64C9D51E"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Sentences</w:t>
            </w:r>
          </w:p>
        </w:tc>
        <w:tc>
          <w:tcPr>
            <w:tcW w:w="1491" w:type="dxa"/>
          </w:tcPr>
          <w:p w14:paraId="2E01C534"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Documents</w:t>
            </w:r>
          </w:p>
        </w:tc>
        <w:tc>
          <w:tcPr>
            <w:tcW w:w="734" w:type="dxa"/>
          </w:tcPr>
          <w:p w14:paraId="14F7258C"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LIT</w:t>
            </w:r>
          </w:p>
        </w:tc>
        <w:tc>
          <w:tcPr>
            <w:tcW w:w="915" w:type="dxa"/>
          </w:tcPr>
          <w:p w14:paraId="6868348A" w14:textId="77777777" w:rsidR="00E358C2" w:rsidRPr="00B31E4B" w:rsidRDefault="00E358C2" w:rsidP="00B31E4B">
            <w:pPr>
              <w:ind w:firstLine="9"/>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ORAL</w:t>
            </w:r>
          </w:p>
        </w:tc>
      </w:tr>
      <w:tr w:rsidR="00382962" w:rsidRPr="00940473" w14:paraId="675A0D7C"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25B8B475" w14:textId="77777777" w:rsidR="00E358C2" w:rsidRPr="00B31E4B" w:rsidRDefault="00E358C2" w:rsidP="00B31E4B">
            <w:pPr>
              <w:ind w:firstLine="0"/>
              <w:rPr>
                <w:sz w:val="20"/>
              </w:rPr>
            </w:pPr>
            <w:r w:rsidRPr="00B31E4B">
              <w:rPr>
                <w:sz w:val="20"/>
              </w:rPr>
              <w:t>Wiki</w:t>
            </w:r>
          </w:p>
        </w:tc>
        <w:tc>
          <w:tcPr>
            <w:tcW w:w="2276" w:type="dxa"/>
          </w:tcPr>
          <w:p w14:paraId="51C51D66" w14:textId="101A3F9D" w:rsidR="00E358C2" w:rsidRPr="00B31E4B" w:rsidRDefault="002D5665" w:rsidP="00B31E4B">
            <w:pPr>
              <w:ind w:hanging="62"/>
              <w:cnfStyle w:val="000000100000" w:firstRow="0" w:lastRow="0" w:firstColumn="0" w:lastColumn="0" w:oddVBand="0" w:evenVBand="0" w:oddHBand="1" w:evenHBand="0" w:firstRowFirstColumn="0" w:firstRowLastColumn="0" w:lastRowFirstColumn="0" w:lastRowLastColumn="0"/>
              <w:rPr>
                <w:sz w:val="20"/>
              </w:rPr>
            </w:pPr>
            <w:proofErr w:type="spellStart"/>
            <w:r w:rsidRPr="00B31E4B">
              <w:rPr>
                <w:sz w:val="20"/>
              </w:rPr>
              <w:t>sms_29508_59014</w:t>
            </w:r>
            <w:proofErr w:type="spellEnd"/>
          </w:p>
        </w:tc>
        <w:tc>
          <w:tcPr>
            <w:tcW w:w="988" w:type="dxa"/>
          </w:tcPr>
          <w:p w14:paraId="39EFB1AA" w14:textId="2C7E52AF" w:rsidR="00E358C2" w:rsidRPr="00B31E4B" w:rsidRDefault="00E358C2" w:rsidP="00E01D9A">
            <w:pPr>
              <w:ind w:firstLine="0"/>
              <w:cnfStyle w:val="000000100000" w:firstRow="0" w:lastRow="0" w:firstColumn="0" w:lastColumn="0" w:oddVBand="0" w:evenVBand="0" w:oddHBand="1" w:evenHBand="0" w:firstRowFirstColumn="0" w:firstRowLastColumn="0" w:lastRowFirstColumn="0" w:lastRowLastColumn="0"/>
              <w:rPr>
                <w:sz w:val="20"/>
              </w:rPr>
            </w:pPr>
            <w:r w:rsidRPr="00B31E4B">
              <w:rPr>
                <w:sz w:val="20"/>
              </w:rPr>
              <w:t>8226</w:t>
            </w:r>
          </w:p>
        </w:tc>
        <w:tc>
          <w:tcPr>
            <w:tcW w:w="1424" w:type="dxa"/>
          </w:tcPr>
          <w:p w14:paraId="3B7F9ED6" w14:textId="6C93D51A"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463</w:t>
            </w:r>
          </w:p>
        </w:tc>
        <w:tc>
          <w:tcPr>
            <w:tcW w:w="1491" w:type="dxa"/>
          </w:tcPr>
          <w:p w14:paraId="29FD5242" w14:textId="684ED0A2"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52</w:t>
            </w:r>
          </w:p>
        </w:tc>
        <w:tc>
          <w:tcPr>
            <w:tcW w:w="734" w:type="dxa"/>
          </w:tcPr>
          <w:p w14:paraId="764971A2" w14:textId="4AA94728"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303</w:t>
            </w:r>
          </w:p>
        </w:tc>
        <w:tc>
          <w:tcPr>
            <w:tcW w:w="915" w:type="dxa"/>
          </w:tcPr>
          <w:p w14:paraId="7A9954E0" w14:textId="6B092613"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160</w:t>
            </w:r>
          </w:p>
        </w:tc>
      </w:tr>
      <w:tr w:rsidR="00E358C2" w:rsidRPr="00940473" w14:paraId="61072519" w14:textId="77777777" w:rsidTr="00382962">
        <w:tc>
          <w:tcPr>
            <w:cnfStyle w:val="001000000000" w:firstRow="0" w:lastRow="0" w:firstColumn="1" w:lastColumn="0" w:oddVBand="0" w:evenVBand="0" w:oddHBand="0" w:evenHBand="0" w:firstRowFirstColumn="0" w:firstRowLastColumn="0" w:lastRowFirstColumn="0" w:lastRowLastColumn="0"/>
            <w:tcW w:w="892" w:type="dxa"/>
          </w:tcPr>
          <w:p w14:paraId="04C42E7C" w14:textId="77777777" w:rsidR="00E358C2" w:rsidRPr="00B31E4B" w:rsidRDefault="00E358C2" w:rsidP="00B31E4B">
            <w:pPr>
              <w:ind w:firstLine="0"/>
              <w:rPr>
                <w:sz w:val="20"/>
              </w:rPr>
            </w:pPr>
            <w:r w:rsidRPr="00B31E4B">
              <w:rPr>
                <w:sz w:val="20"/>
              </w:rPr>
              <w:t>SMS</w:t>
            </w:r>
          </w:p>
        </w:tc>
        <w:tc>
          <w:tcPr>
            <w:tcW w:w="2276" w:type="dxa"/>
          </w:tcPr>
          <w:p w14:paraId="7F8077C6" w14:textId="5A0732CA" w:rsidR="00E358C2" w:rsidRPr="00B31E4B" w:rsidRDefault="00E358C2" w:rsidP="00B31E4B">
            <w:pPr>
              <w:pStyle w:val="Funotentext"/>
              <w:ind w:hanging="62"/>
              <w:cnfStyle w:val="000000000000" w:firstRow="0" w:lastRow="0" w:firstColumn="0" w:lastColumn="0" w:oddVBand="0" w:evenVBand="0" w:oddHBand="0" w:evenHBand="0" w:firstRowFirstColumn="0" w:firstRowLastColumn="0" w:lastRowFirstColumn="0" w:lastRowLastColumn="0"/>
            </w:pPr>
            <w:proofErr w:type="spellStart"/>
            <w:r w:rsidRPr="00B31E4B">
              <w:t>Wikiconflits_0_54_106</w:t>
            </w:r>
            <w:proofErr w:type="spellEnd"/>
          </w:p>
        </w:tc>
        <w:tc>
          <w:tcPr>
            <w:tcW w:w="988" w:type="dxa"/>
          </w:tcPr>
          <w:p w14:paraId="7537F5C1" w14:textId="1205B1BE" w:rsidR="00E358C2" w:rsidRPr="00B31E4B" w:rsidRDefault="00E358C2"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138</w:t>
            </w:r>
          </w:p>
        </w:tc>
        <w:tc>
          <w:tcPr>
            <w:tcW w:w="1424" w:type="dxa"/>
          </w:tcPr>
          <w:p w14:paraId="7EDBDB7B" w14:textId="2A27984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58</w:t>
            </w:r>
          </w:p>
        </w:tc>
        <w:tc>
          <w:tcPr>
            <w:tcW w:w="1491" w:type="dxa"/>
          </w:tcPr>
          <w:p w14:paraId="537FECF4" w14:textId="23561D85"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255</w:t>
            </w:r>
          </w:p>
        </w:tc>
        <w:tc>
          <w:tcPr>
            <w:tcW w:w="734" w:type="dxa"/>
          </w:tcPr>
          <w:p w14:paraId="6DB21C70" w14:textId="6134578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140</w:t>
            </w:r>
          </w:p>
        </w:tc>
        <w:tc>
          <w:tcPr>
            <w:tcW w:w="915" w:type="dxa"/>
          </w:tcPr>
          <w:p w14:paraId="64F9DFAF" w14:textId="0166EDE6"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317</w:t>
            </w:r>
          </w:p>
        </w:tc>
      </w:tr>
    </w:tbl>
    <w:p w14:paraId="26FDD672" w14:textId="2C9BEAED" w:rsidR="00382962" w:rsidRDefault="006940C4" w:rsidP="00382962">
      <w:pPr>
        <w:pStyle w:val="berschrift6"/>
      </w:pPr>
      <w:bookmarkStart w:id="147" w:name="_Toc79512963"/>
      <w:r>
        <w:t xml:space="preserve">Training </w:t>
      </w:r>
      <w:r w:rsidR="00382962">
        <w:t>Results of the Classification Data</w:t>
      </w:r>
      <w:bookmarkEnd w:id="147"/>
      <w:r w:rsidR="00382962">
        <w:t xml:space="preserve"> </w:t>
      </w:r>
    </w:p>
    <w:p w14:paraId="23489FC7" w14:textId="34265EF3" w:rsidR="008A22DF" w:rsidRDefault="008A22DF" w:rsidP="008A22DF">
      <w:pPr>
        <w:pStyle w:val="Sub-chapters"/>
        <w:ind w:firstLine="0"/>
      </w:pPr>
    </w:p>
    <w:p w14:paraId="1035CABF" w14:textId="59C88AE4" w:rsidR="008A22DF" w:rsidRPr="008A22DF" w:rsidRDefault="008A22DF" w:rsidP="008A22DF">
      <w:pPr>
        <w:pStyle w:val="Sub-chapters"/>
        <w:ind w:firstLine="0"/>
      </w:pPr>
      <w:r>
        <w:t xml:space="preserve">As during the development phase, the top classification criteria were retrieved from and can be seen in table 15 and table 16.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6338E0" w:rsidRDefault="00004586" w:rsidP="001D20AC">
            <w:pPr>
              <w:rPr>
                <w:sz w:val="20"/>
              </w:rPr>
            </w:pPr>
            <w:r w:rsidRPr="006338E0">
              <w:rPr>
                <w:sz w:val="20"/>
              </w:rPr>
              <w:t>Feature</w:t>
            </w:r>
          </w:p>
        </w:tc>
        <w:tc>
          <w:tcPr>
            <w:tcW w:w="3986" w:type="dxa"/>
          </w:tcPr>
          <w:p w14:paraId="15C10BAD" w14:textId="39FC6C67"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6338E0" w:rsidRDefault="00CA2043" w:rsidP="001D20AC">
            <w:pPr>
              <w:rPr>
                <w:sz w:val="20"/>
              </w:rPr>
            </w:pPr>
            <w:r w:rsidRPr="006338E0">
              <w:rPr>
                <w:sz w:val="20"/>
              </w:rPr>
              <w:t>LIT</w:t>
            </w:r>
          </w:p>
        </w:tc>
        <w:tc>
          <w:tcPr>
            <w:tcW w:w="3986" w:type="dxa"/>
          </w:tcPr>
          <w:p w14:paraId="56E989A4"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6338E0" w:rsidRDefault="00CA2043" w:rsidP="001D20AC">
            <w:pPr>
              <w:rPr>
                <w:sz w:val="20"/>
              </w:rPr>
            </w:pPr>
            <w:r w:rsidRPr="006338E0">
              <w:rPr>
                <w:sz w:val="20"/>
              </w:rPr>
              <w:t>LIT</w:t>
            </w:r>
          </w:p>
        </w:tc>
        <w:tc>
          <w:tcPr>
            <w:tcW w:w="3986" w:type="dxa"/>
          </w:tcPr>
          <w:p w14:paraId="436DC4C4"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6338E0" w:rsidRDefault="00CA2043" w:rsidP="001D20AC">
            <w:pPr>
              <w:rPr>
                <w:sz w:val="20"/>
              </w:rPr>
            </w:pPr>
            <w:r w:rsidRPr="006338E0">
              <w:rPr>
                <w:sz w:val="20"/>
              </w:rPr>
              <w:t>LIT</w:t>
            </w:r>
          </w:p>
        </w:tc>
        <w:tc>
          <w:tcPr>
            <w:tcW w:w="3986" w:type="dxa"/>
          </w:tcPr>
          <w:p w14:paraId="5E2492D6"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6338E0" w:rsidRDefault="00CA2043" w:rsidP="001D20AC">
            <w:pPr>
              <w:rPr>
                <w:sz w:val="20"/>
              </w:rPr>
            </w:pPr>
            <w:r w:rsidRPr="006338E0">
              <w:rPr>
                <w:sz w:val="20"/>
              </w:rPr>
              <w:t>ORAL</w:t>
            </w:r>
          </w:p>
        </w:tc>
        <w:tc>
          <w:tcPr>
            <w:tcW w:w="3986" w:type="dxa"/>
          </w:tcPr>
          <w:p w14:paraId="18924D3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6338E0" w:rsidRDefault="00CA2043" w:rsidP="001D20AC">
            <w:pPr>
              <w:rPr>
                <w:sz w:val="20"/>
              </w:rPr>
            </w:pPr>
            <w:r w:rsidRPr="006338E0">
              <w:rPr>
                <w:sz w:val="20"/>
              </w:rPr>
              <w:t>ORAL</w:t>
            </w:r>
          </w:p>
        </w:tc>
        <w:tc>
          <w:tcPr>
            <w:tcW w:w="3986" w:type="dxa"/>
          </w:tcPr>
          <w:p w14:paraId="71486B97"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6338E0" w:rsidRDefault="00CA2043" w:rsidP="001D20AC">
            <w:pPr>
              <w:rPr>
                <w:sz w:val="20"/>
              </w:rPr>
            </w:pPr>
            <w:r w:rsidRPr="006338E0">
              <w:rPr>
                <w:sz w:val="20"/>
              </w:rPr>
              <w:t>ORAL</w:t>
            </w:r>
          </w:p>
        </w:tc>
        <w:tc>
          <w:tcPr>
            <w:tcW w:w="3986" w:type="dxa"/>
          </w:tcPr>
          <w:p w14:paraId="51CE06F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245EDED" w14:textId="33C02AE2" w:rsidR="008E2B29" w:rsidRDefault="00382962" w:rsidP="006940C4">
      <w:pPr>
        <w:pStyle w:val="berschrift6"/>
      </w:pPr>
      <w:bookmarkStart w:id="148" w:name="_Toc79512964"/>
      <w:r w:rsidRPr="00382962">
        <w:t xml:space="preserve">Top Classification </w:t>
      </w:r>
      <w:r w:rsidR="006940C4">
        <w:t>Training</w:t>
      </w:r>
      <w:r w:rsidR="006940C4" w:rsidRPr="00382962">
        <w:t xml:space="preserve"> </w:t>
      </w:r>
      <w:r w:rsidR="006940C4">
        <w:t xml:space="preserve"> </w:t>
      </w:r>
      <w:r w:rsidRPr="00382962">
        <w:t>Criteria for Wikiconflits</w:t>
      </w:r>
      <w:bookmarkEnd w:id="148"/>
    </w:p>
    <w:p w14:paraId="6E39F3F2" w14:textId="40506E92" w:rsidR="006940C4" w:rsidRDefault="006940C4" w:rsidP="006940C4"/>
    <w:p w14:paraId="68AEA0FE" w14:textId="0E6314D5" w:rsidR="006940C4" w:rsidRDefault="006940C4" w:rsidP="006940C4">
      <w:pPr>
        <w:pStyle w:val="Sub-chapters"/>
      </w:pPr>
    </w:p>
    <w:p w14:paraId="0A22D9B8" w14:textId="76070D01" w:rsidR="006940C4" w:rsidRDefault="006940C4" w:rsidP="006940C4">
      <w:pPr>
        <w:pStyle w:val="Sub-chapters"/>
      </w:pPr>
    </w:p>
    <w:p w14:paraId="078AE32A" w14:textId="76398936" w:rsidR="006940C4" w:rsidRDefault="006940C4" w:rsidP="006940C4">
      <w:pPr>
        <w:pStyle w:val="Sub-chapters"/>
      </w:pPr>
    </w:p>
    <w:p w14:paraId="3CC29CBC" w14:textId="77777777" w:rsidR="006940C4" w:rsidRPr="006940C4" w:rsidRDefault="006940C4" w:rsidP="006940C4">
      <w:pPr>
        <w:pStyle w:val="Sub-chapters"/>
      </w:pPr>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6338E0" w:rsidRDefault="00004586" w:rsidP="001D20AC">
            <w:pPr>
              <w:rPr>
                <w:sz w:val="20"/>
              </w:rPr>
            </w:pPr>
            <w:r w:rsidRPr="006338E0">
              <w:rPr>
                <w:sz w:val="20"/>
              </w:rPr>
              <w:lastRenderedPageBreak/>
              <w:t>Feature</w:t>
            </w:r>
          </w:p>
        </w:tc>
        <w:tc>
          <w:tcPr>
            <w:tcW w:w="3726" w:type="dxa"/>
          </w:tcPr>
          <w:p w14:paraId="7BE8BAB4" w14:textId="5A52C2E0"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6338E0" w:rsidRDefault="00CA2043" w:rsidP="001D20AC">
            <w:pPr>
              <w:rPr>
                <w:sz w:val="20"/>
              </w:rPr>
            </w:pPr>
            <w:r w:rsidRPr="006338E0">
              <w:rPr>
                <w:sz w:val="20"/>
              </w:rPr>
              <w:t>LIT</w:t>
            </w:r>
          </w:p>
        </w:tc>
        <w:tc>
          <w:tcPr>
            <w:tcW w:w="3726" w:type="dxa"/>
          </w:tcPr>
          <w:p w14:paraId="3AA51003" w14:textId="1CFC707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6338E0" w:rsidRDefault="00CA2043" w:rsidP="001D20AC">
            <w:pPr>
              <w:rPr>
                <w:sz w:val="20"/>
              </w:rPr>
            </w:pPr>
            <w:r w:rsidRPr="006338E0">
              <w:rPr>
                <w:sz w:val="20"/>
              </w:rPr>
              <w:t>LIT</w:t>
            </w:r>
          </w:p>
        </w:tc>
        <w:tc>
          <w:tcPr>
            <w:tcW w:w="3726" w:type="dxa"/>
          </w:tcPr>
          <w:p w14:paraId="7DD2E15E" w14:textId="29298F24" w:rsidR="00CA2043" w:rsidRPr="006338E0" w:rsidRDefault="00EA44B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6338E0" w:rsidRDefault="00CA2043" w:rsidP="001D20AC">
            <w:pPr>
              <w:rPr>
                <w:sz w:val="20"/>
              </w:rPr>
            </w:pPr>
            <w:r w:rsidRPr="006338E0">
              <w:rPr>
                <w:sz w:val="20"/>
              </w:rPr>
              <w:t>LIT</w:t>
            </w:r>
          </w:p>
        </w:tc>
        <w:tc>
          <w:tcPr>
            <w:tcW w:w="3726" w:type="dxa"/>
          </w:tcPr>
          <w:p w14:paraId="67CF9190" w14:textId="230DB14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6338E0" w:rsidRDefault="00CA2043" w:rsidP="001D20AC">
            <w:pPr>
              <w:rPr>
                <w:sz w:val="20"/>
              </w:rPr>
            </w:pPr>
            <w:r w:rsidRPr="006338E0">
              <w:rPr>
                <w:sz w:val="20"/>
              </w:rPr>
              <w:t>ORAL</w:t>
            </w:r>
          </w:p>
        </w:tc>
        <w:tc>
          <w:tcPr>
            <w:tcW w:w="3726" w:type="dxa"/>
          </w:tcPr>
          <w:p w14:paraId="4B715A4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6338E0" w:rsidRDefault="00CA2043" w:rsidP="001D20AC">
            <w:pPr>
              <w:rPr>
                <w:sz w:val="20"/>
              </w:rPr>
            </w:pPr>
            <w:r w:rsidRPr="006338E0">
              <w:rPr>
                <w:sz w:val="20"/>
              </w:rPr>
              <w:t>ORAL</w:t>
            </w:r>
          </w:p>
        </w:tc>
        <w:tc>
          <w:tcPr>
            <w:tcW w:w="3726" w:type="dxa"/>
          </w:tcPr>
          <w:p w14:paraId="5548A3B1"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6338E0" w:rsidRDefault="00CA2043" w:rsidP="001D20AC">
            <w:pPr>
              <w:rPr>
                <w:sz w:val="20"/>
              </w:rPr>
            </w:pPr>
            <w:r w:rsidRPr="006338E0">
              <w:rPr>
                <w:sz w:val="20"/>
              </w:rPr>
              <w:t>ORAL</w:t>
            </w:r>
          </w:p>
        </w:tc>
        <w:tc>
          <w:tcPr>
            <w:tcW w:w="3726" w:type="dxa"/>
          </w:tcPr>
          <w:p w14:paraId="1667889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2F023ACF" w14:textId="4FC517AF" w:rsidR="001317B4" w:rsidRDefault="00462EBF" w:rsidP="00382962">
      <w:pPr>
        <w:pStyle w:val="berschrift6"/>
      </w:pPr>
      <w:bookmarkStart w:id="149" w:name="_Toc79423953"/>
      <w:r w:rsidRPr="00940473">
        <w:t xml:space="preserve"> </w:t>
      </w:r>
      <w:bookmarkStart w:id="150" w:name="_Toc79512965"/>
      <w:bookmarkEnd w:id="149"/>
      <w:r w:rsidR="00382962" w:rsidRPr="00382962">
        <w:t xml:space="preserve">Top </w:t>
      </w:r>
      <w:r w:rsidR="006940C4">
        <w:t xml:space="preserve">Training </w:t>
      </w:r>
      <w:r w:rsidR="00382962" w:rsidRPr="00382962">
        <w:t xml:space="preserve">Classification Criteria for </w:t>
      </w:r>
      <w:r w:rsidR="006940C4">
        <w:t>SMS</w:t>
      </w:r>
      <w:bookmarkEnd w:id="150"/>
    </w:p>
    <w:p w14:paraId="0A495CD7" w14:textId="77777777" w:rsidR="008E2B29" w:rsidRPr="008E2B29" w:rsidRDefault="008E2B29" w:rsidP="008E2B29"/>
    <w:tbl>
      <w:tblPr>
        <w:tblStyle w:val="Gitternetztabelle4Akzent6"/>
        <w:tblW w:w="0" w:type="auto"/>
        <w:tblLook w:val="04A0" w:firstRow="1" w:lastRow="0" w:firstColumn="1" w:lastColumn="0" w:noHBand="0" w:noVBand="1"/>
      </w:tblPr>
      <w:tblGrid>
        <w:gridCol w:w="996"/>
        <w:gridCol w:w="1565"/>
        <w:gridCol w:w="1236"/>
        <w:gridCol w:w="1517"/>
        <w:gridCol w:w="1648"/>
        <w:gridCol w:w="825"/>
        <w:gridCol w:w="933"/>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6338E0" w:rsidRDefault="00417C77" w:rsidP="001D20AC">
            <w:pPr>
              <w:rPr>
                <w:sz w:val="20"/>
              </w:rPr>
            </w:pPr>
          </w:p>
        </w:tc>
        <w:tc>
          <w:tcPr>
            <w:tcW w:w="897" w:type="dxa"/>
          </w:tcPr>
          <w:p w14:paraId="65047E2B" w14:textId="4D3131D1" w:rsidR="00417C77" w:rsidRPr="006338E0" w:rsidRDefault="00417C77"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321" w:type="dxa"/>
          </w:tcPr>
          <w:p w14:paraId="7869204B"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99" w:type="dxa"/>
          </w:tcPr>
          <w:p w14:paraId="7408D3EE"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728" w:type="dxa"/>
          </w:tcPr>
          <w:p w14:paraId="11B746E0"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900" w:type="dxa"/>
          </w:tcPr>
          <w:p w14:paraId="3F26CB21"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65" w:type="dxa"/>
          </w:tcPr>
          <w:p w14:paraId="4E4B7CF7"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6338E0" w:rsidRDefault="00417C77" w:rsidP="00382962">
            <w:pPr>
              <w:ind w:firstLine="0"/>
              <w:rPr>
                <w:sz w:val="20"/>
              </w:rPr>
            </w:pPr>
            <w:r w:rsidRPr="006338E0">
              <w:rPr>
                <w:sz w:val="20"/>
              </w:rPr>
              <w:t>eBay</w:t>
            </w:r>
          </w:p>
        </w:tc>
        <w:tc>
          <w:tcPr>
            <w:tcW w:w="897" w:type="dxa"/>
          </w:tcPr>
          <w:p w14:paraId="5CB29C3A" w14:textId="4275D79E"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101_200</w:t>
            </w:r>
          </w:p>
        </w:tc>
        <w:tc>
          <w:tcPr>
            <w:tcW w:w="1321" w:type="dxa"/>
          </w:tcPr>
          <w:p w14:paraId="4B204E83" w14:textId="4EC2C3C6"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225</w:t>
            </w:r>
          </w:p>
        </w:tc>
        <w:tc>
          <w:tcPr>
            <w:tcW w:w="1599" w:type="dxa"/>
          </w:tcPr>
          <w:p w14:paraId="3170D194" w14:textId="76DD2AE3"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15</w:t>
            </w:r>
          </w:p>
        </w:tc>
        <w:tc>
          <w:tcPr>
            <w:tcW w:w="1728" w:type="dxa"/>
          </w:tcPr>
          <w:p w14:paraId="5024FA60" w14:textId="342B2772"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35A60606" w14:textId="75ECFAF7"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283</w:t>
            </w:r>
          </w:p>
        </w:tc>
        <w:tc>
          <w:tcPr>
            <w:tcW w:w="965" w:type="dxa"/>
          </w:tcPr>
          <w:p w14:paraId="3D41E328" w14:textId="7A1F8730"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6338E0" w:rsidRDefault="00417C77" w:rsidP="00382962">
            <w:pPr>
              <w:ind w:firstLine="0"/>
              <w:rPr>
                <w:sz w:val="20"/>
              </w:rPr>
            </w:pPr>
            <w:r w:rsidRPr="006338E0">
              <w:rPr>
                <w:sz w:val="20"/>
              </w:rPr>
              <w:t>eBay</w:t>
            </w:r>
          </w:p>
        </w:tc>
        <w:tc>
          <w:tcPr>
            <w:tcW w:w="897" w:type="dxa"/>
          </w:tcPr>
          <w:p w14:paraId="16505C4D" w14:textId="0A41E10A"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101_200</w:t>
            </w:r>
          </w:p>
        </w:tc>
        <w:tc>
          <w:tcPr>
            <w:tcW w:w="1321" w:type="dxa"/>
          </w:tcPr>
          <w:p w14:paraId="23F1A747" w14:textId="61C8052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6242</w:t>
            </w:r>
          </w:p>
        </w:tc>
        <w:tc>
          <w:tcPr>
            <w:tcW w:w="1599" w:type="dxa"/>
          </w:tcPr>
          <w:p w14:paraId="08AB1634" w14:textId="1C84DCF1"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73</w:t>
            </w:r>
          </w:p>
        </w:tc>
        <w:tc>
          <w:tcPr>
            <w:tcW w:w="1728" w:type="dxa"/>
          </w:tcPr>
          <w:p w14:paraId="267F8057" w14:textId="357A305F"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46B4CF8" w14:textId="43C10821"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337</w:t>
            </w:r>
          </w:p>
        </w:tc>
        <w:tc>
          <w:tcPr>
            <w:tcW w:w="965" w:type="dxa"/>
          </w:tcPr>
          <w:p w14:paraId="237484E3" w14:textId="4356510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6338E0" w:rsidRDefault="00417C77" w:rsidP="00382962">
            <w:pPr>
              <w:ind w:firstLine="0"/>
              <w:rPr>
                <w:sz w:val="20"/>
              </w:rPr>
            </w:pPr>
            <w:r w:rsidRPr="006338E0">
              <w:rPr>
                <w:sz w:val="20"/>
              </w:rPr>
              <w:t>eBay</w:t>
            </w:r>
          </w:p>
        </w:tc>
        <w:tc>
          <w:tcPr>
            <w:tcW w:w="897" w:type="dxa"/>
          </w:tcPr>
          <w:p w14:paraId="03C6FA13" w14:textId="634031D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_101_200</w:t>
            </w:r>
          </w:p>
        </w:tc>
        <w:tc>
          <w:tcPr>
            <w:tcW w:w="1321" w:type="dxa"/>
          </w:tcPr>
          <w:p w14:paraId="0374559E" w14:textId="68919D64"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477</w:t>
            </w:r>
          </w:p>
        </w:tc>
        <w:tc>
          <w:tcPr>
            <w:tcW w:w="1599" w:type="dxa"/>
          </w:tcPr>
          <w:p w14:paraId="2105300B" w14:textId="430AFD7A"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202</w:t>
            </w:r>
          </w:p>
        </w:tc>
        <w:tc>
          <w:tcPr>
            <w:tcW w:w="1728" w:type="dxa"/>
          </w:tcPr>
          <w:p w14:paraId="5F10DED3" w14:textId="1FA87CB6"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254133C6" w14:textId="59D6392C"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1112</w:t>
            </w:r>
          </w:p>
        </w:tc>
        <w:tc>
          <w:tcPr>
            <w:tcW w:w="965" w:type="dxa"/>
          </w:tcPr>
          <w:p w14:paraId="516BF4B7" w14:textId="0D97AF5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6338E0" w:rsidRDefault="00417C77" w:rsidP="00382962">
            <w:pPr>
              <w:ind w:firstLine="0"/>
              <w:rPr>
                <w:sz w:val="20"/>
              </w:rPr>
            </w:pPr>
            <w:r w:rsidRPr="006338E0">
              <w:rPr>
                <w:sz w:val="20"/>
              </w:rPr>
              <w:t>eBay</w:t>
            </w:r>
          </w:p>
        </w:tc>
        <w:tc>
          <w:tcPr>
            <w:tcW w:w="897" w:type="dxa"/>
          </w:tcPr>
          <w:p w14:paraId="76F1D25B" w14:textId="77777777" w:rsidR="00417C77" w:rsidRPr="006338E0" w:rsidRDefault="00417C77"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321" w:type="dxa"/>
          </w:tcPr>
          <w:p w14:paraId="361FF115" w14:textId="6036AAF5"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784</w:t>
            </w:r>
          </w:p>
        </w:tc>
        <w:tc>
          <w:tcPr>
            <w:tcW w:w="1599" w:type="dxa"/>
          </w:tcPr>
          <w:p w14:paraId="02708E92" w14:textId="35F07CC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42</w:t>
            </w:r>
          </w:p>
        </w:tc>
        <w:tc>
          <w:tcPr>
            <w:tcW w:w="1728" w:type="dxa"/>
          </w:tcPr>
          <w:p w14:paraId="331A25A5" w14:textId="215EDA0A"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D230409" w14:textId="2F07DB38"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503</w:t>
            </w:r>
          </w:p>
        </w:tc>
        <w:tc>
          <w:tcPr>
            <w:tcW w:w="965" w:type="dxa"/>
          </w:tcPr>
          <w:p w14:paraId="135E96A1" w14:textId="365B06F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9</w:t>
            </w:r>
          </w:p>
        </w:tc>
      </w:tr>
    </w:tbl>
    <w:p w14:paraId="130847F5" w14:textId="56620E73" w:rsidR="003257A5" w:rsidRPr="00940473" w:rsidRDefault="00C004BF" w:rsidP="001D20AC">
      <w:pPr>
        <w:pStyle w:val="berschrift6"/>
      </w:pPr>
      <w:bookmarkStart w:id="151" w:name="_Toc79423954"/>
      <w:r w:rsidRPr="00940473">
        <w:t xml:space="preserve"> </w:t>
      </w:r>
      <w:bookmarkStart w:id="152" w:name="_Toc79512966"/>
      <w:r w:rsidRPr="00940473">
        <w:t>Naïve</w:t>
      </w:r>
      <w:r w:rsidR="00C90F38">
        <w:t xml:space="preserve"> </w:t>
      </w:r>
      <w:r w:rsidR="00E756AC">
        <w:t>Bayes</w:t>
      </w:r>
      <w:r w:rsidRPr="00940473">
        <w:t xml:space="preserve"> </w:t>
      </w:r>
      <w:bookmarkEnd w:id="151"/>
      <w:r w:rsidR="00915C18">
        <w:t>Training</w:t>
      </w:r>
      <w:r w:rsidR="00B029FC" w:rsidRPr="00940473">
        <w:t xml:space="preserve"> </w:t>
      </w:r>
      <w:r w:rsidR="006940C4">
        <w:t>Results</w:t>
      </w:r>
      <w:bookmarkEnd w:id="152"/>
    </w:p>
    <w:p w14:paraId="1EDECE70" w14:textId="2CB5FDEF" w:rsidR="003257A5" w:rsidRPr="00940473" w:rsidRDefault="003257A5" w:rsidP="001D20AC">
      <w:pPr>
        <w:pStyle w:val="berschrift2"/>
      </w:pPr>
      <w:bookmarkStart w:id="153" w:name="_Toc79483033"/>
      <w:bookmarkStart w:id="154" w:name="_Toc79512060"/>
      <w:r w:rsidRPr="00940473">
        <w:t>Testing</w:t>
      </w:r>
      <w:r w:rsidR="00E358C2" w:rsidRPr="00940473">
        <w:t xml:space="preserve"> phase</w:t>
      </w:r>
      <w:bookmarkEnd w:id="153"/>
      <w:bookmarkEnd w:id="154"/>
    </w:p>
    <w:p w14:paraId="57A2E057" w14:textId="5D384166"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a training database was built up. This was then used to train the naïve</w:t>
      </w:r>
      <w:r w:rsidR="00C90F38">
        <w:t xml:space="preserve"> </w:t>
      </w:r>
      <w:r w:rsidR="00E756AC">
        <w:t>Bayes</w:t>
      </w:r>
      <w:r w:rsidR="003257A5" w:rsidRPr="00940473">
        <w:t xml:space="preserve">. </w:t>
      </w:r>
    </w:p>
    <w:p w14:paraId="09C96F6B" w14:textId="77777777" w:rsidR="00D2086E" w:rsidRPr="00940473" w:rsidRDefault="00D2086E" w:rsidP="001D20AC"/>
    <w:tbl>
      <w:tblPr>
        <w:tblStyle w:val="Gitternetztabelle4Akzent6"/>
        <w:tblpPr w:leftFromText="141" w:rightFromText="141" w:vertAnchor="text" w:horzAnchor="margin" w:tblpY="28"/>
        <w:tblW w:w="8755" w:type="dxa"/>
        <w:tblLayout w:type="fixed"/>
        <w:tblLook w:val="04A0" w:firstRow="1" w:lastRow="0" w:firstColumn="1" w:lastColumn="0" w:noHBand="0" w:noVBand="1"/>
      </w:tblPr>
      <w:tblGrid>
        <w:gridCol w:w="1129"/>
        <w:gridCol w:w="1843"/>
        <w:gridCol w:w="992"/>
        <w:gridCol w:w="1534"/>
        <w:gridCol w:w="1486"/>
        <w:gridCol w:w="631"/>
        <w:gridCol w:w="1140"/>
      </w:tblGrid>
      <w:tr w:rsidR="00DE40BB" w:rsidRPr="00940473" w14:paraId="2DBA4A43" w14:textId="77777777" w:rsidTr="00633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6338E0" w:rsidRDefault="0058524A" w:rsidP="001D20AC">
            <w:pPr>
              <w:rPr>
                <w:sz w:val="20"/>
              </w:rPr>
            </w:pPr>
          </w:p>
        </w:tc>
        <w:tc>
          <w:tcPr>
            <w:tcW w:w="1843" w:type="dxa"/>
          </w:tcPr>
          <w:p w14:paraId="53248B74" w14:textId="69CDE840" w:rsidR="0058524A" w:rsidRPr="006338E0" w:rsidRDefault="0058524A" w:rsidP="00915C18">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 Id</w:t>
            </w:r>
          </w:p>
        </w:tc>
        <w:tc>
          <w:tcPr>
            <w:tcW w:w="992" w:type="dxa"/>
          </w:tcPr>
          <w:p w14:paraId="1183B9B3" w14:textId="7926735C"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34" w:type="dxa"/>
          </w:tcPr>
          <w:p w14:paraId="0577C03A"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486" w:type="dxa"/>
          </w:tcPr>
          <w:p w14:paraId="5E162D63"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631" w:type="dxa"/>
          </w:tcPr>
          <w:p w14:paraId="13D81146"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1140" w:type="dxa"/>
          </w:tcPr>
          <w:p w14:paraId="631B69E4"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DE40BB" w:rsidRPr="00940473" w14:paraId="5480832F"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6338E0" w:rsidRDefault="0058524A" w:rsidP="00915C18">
            <w:pPr>
              <w:ind w:firstLine="0"/>
              <w:rPr>
                <w:sz w:val="20"/>
              </w:rPr>
            </w:pPr>
            <w:r w:rsidRPr="006338E0">
              <w:rPr>
                <w:sz w:val="20"/>
              </w:rPr>
              <w:t>eBay</w:t>
            </w:r>
          </w:p>
        </w:tc>
        <w:tc>
          <w:tcPr>
            <w:tcW w:w="1843" w:type="dxa"/>
          </w:tcPr>
          <w:p w14:paraId="6153417C" w14:textId="7777777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05p_201</w:t>
            </w:r>
            <w:proofErr w:type="spellEnd"/>
            <w:r w:rsidRPr="006338E0">
              <w:rPr>
                <w:sz w:val="20"/>
              </w:rPr>
              <w:t>_</w:t>
            </w:r>
          </w:p>
          <w:p w14:paraId="6ABB6FC8" w14:textId="58FF9DB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00</w:t>
            </w:r>
          </w:p>
        </w:tc>
        <w:tc>
          <w:tcPr>
            <w:tcW w:w="992" w:type="dxa"/>
          </w:tcPr>
          <w:p w14:paraId="7CFD7192" w14:textId="3C06C4D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063</w:t>
            </w:r>
          </w:p>
        </w:tc>
        <w:tc>
          <w:tcPr>
            <w:tcW w:w="1534" w:type="dxa"/>
          </w:tcPr>
          <w:p w14:paraId="21FAEC25" w14:textId="655F02A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9</w:t>
            </w:r>
          </w:p>
        </w:tc>
        <w:tc>
          <w:tcPr>
            <w:tcW w:w="1486" w:type="dxa"/>
          </w:tcPr>
          <w:p w14:paraId="324215E4" w14:textId="3070256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2C4EAC7D" w14:textId="70F4A75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29</w:t>
            </w:r>
          </w:p>
        </w:tc>
        <w:tc>
          <w:tcPr>
            <w:tcW w:w="1140" w:type="dxa"/>
          </w:tcPr>
          <w:p w14:paraId="613BF706" w14:textId="4B30D8E9"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0</w:t>
            </w:r>
          </w:p>
        </w:tc>
      </w:tr>
      <w:tr w:rsidR="0058524A" w:rsidRPr="00940473" w14:paraId="473DC973"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6338E0" w:rsidRDefault="0058524A" w:rsidP="00915C18">
            <w:pPr>
              <w:ind w:firstLine="0"/>
              <w:rPr>
                <w:sz w:val="20"/>
              </w:rPr>
            </w:pPr>
            <w:r w:rsidRPr="006338E0">
              <w:rPr>
                <w:sz w:val="20"/>
              </w:rPr>
              <w:t>eBay</w:t>
            </w:r>
          </w:p>
        </w:tc>
        <w:tc>
          <w:tcPr>
            <w:tcW w:w="1843" w:type="dxa"/>
          </w:tcPr>
          <w:p w14:paraId="589D5544" w14:textId="66CB67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7p_201_300</w:t>
            </w:r>
            <w:proofErr w:type="spellEnd"/>
          </w:p>
        </w:tc>
        <w:tc>
          <w:tcPr>
            <w:tcW w:w="992" w:type="dxa"/>
          </w:tcPr>
          <w:p w14:paraId="07DBE6CC" w14:textId="29ABA66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680</w:t>
            </w:r>
          </w:p>
        </w:tc>
        <w:tc>
          <w:tcPr>
            <w:tcW w:w="1534" w:type="dxa"/>
          </w:tcPr>
          <w:p w14:paraId="1A31C1FB" w14:textId="29C1175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75</w:t>
            </w:r>
          </w:p>
        </w:tc>
        <w:tc>
          <w:tcPr>
            <w:tcW w:w="1486" w:type="dxa"/>
          </w:tcPr>
          <w:p w14:paraId="01EB718F" w14:textId="0252FB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40703757" w14:textId="56FB67B7"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4</w:t>
            </w:r>
          </w:p>
        </w:tc>
        <w:tc>
          <w:tcPr>
            <w:tcW w:w="1140" w:type="dxa"/>
          </w:tcPr>
          <w:p w14:paraId="2C07EDE2" w14:textId="11CA4095"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1</w:t>
            </w:r>
          </w:p>
        </w:tc>
      </w:tr>
      <w:tr w:rsidR="00DE40BB" w:rsidRPr="00940473" w14:paraId="60B5F88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6338E0" w:rsidRDefault="0058524A" w:rsidP="00915C18">
            <w:pPr>
              <w:ind w:firstLine="0"/>
              <w:rPr>
                <w:sz w:val="20"/>
              </w:rPr>
            </w:pPr>
            <w:r w:rsidRPr="006338E0">
              <w:rPr>
                <w:sz w:val="20"/>
              </w:rPr>
              <w:t>eBay</w:t>
            </w:r>
          </w:p>
        </w:tc>
        <w:tc>
          <w:tcPr>
            <w:tcW w:w="1843" w:type="dxa"/>
          </w:tcPr>
          <w:p w14:paraId="073BE308" w14:textId="00E35A7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17x_201_300</w:t>
            </w:r>
            <w:proofErr w:type="spellEnd"/>
          </w:p>
        </w:tc>
        <w:tc>
          <w:tcPr>
            <w:tcW w:w="992" w:type="dxa"/>
          </w:tcPr>
          <w:p w14:paraId="32B5C035" w14:textId="06384A9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7155</w:t>
            </w:r>
          </w:p>
        </w:tc>
        <w:tc>
          <w:tcPr>
            <w:tcW w:w="1534" w:type="dxa"/>
          </w:tcPr>
          <w:p w14:paraId="019B92D1" w14:textId="395DDFA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c>
          <w:tcPr>
            <w:tcW w:w="1486" w:type="dxa"/>
          </w:tcPr>
          <w:p w14:paraId="485BFC12" w14:textId="2D92260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0BE21576" w14:textId="4D649FD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30</w:t>
            </w:r>
          </w:p>
        </w:tc>
        <w:tc>
          <w:tcPr>
            <w:tcW w:w="1140" w:type="dxa"/>
          </w:tcPr>
          <w:p w14:paraId="7B5E036A" w14:textId="1F0FCE8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r>
      <w:tr w:rsidR="0058524A" w:rsidRPr="00940473" w14:paraId="623719F5"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6338E0" w:rsidRDefault="0058524A" w:rsidP="00915C18">
            <w:pPr>
              <w:ind w:firstLine="0"/>
              <w:rPr>
                <w:sz w:val="20"/>
              </w:rPr>
            </w:pPr>
            <w:r w:rsidRPr="006338E0">
              <w:rPr>
                <w:sz w:val="20"/>
              </w:rPr>
              <w:t>eBay</w:t>
            </w:r>
          </w:p>
        </w:tc>
        <w:tc>
          <w:tcPr>
            <w:tcW w:w="1843" w:type="dxa"/>
          </w:tcPr>
          <w:p w14:paraId="5CA78130" w14:textId="71634BB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8v_201_300</w:t>
            </w:r>
            <w:proofErr w:type="spellEnd"/>
          </w:p>
        </w:tc>
        <w:tc>
          <w:tcPr>
            <w:tcW w:w="992" w:type="dxa"/>
          </w:tcPr>
          <w:p w14:paraId="2113E9B4" w14:textId="0ABB8BC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824</w:t>
            </w:r>
          </w:p>
        </w:tc>
        <w:tc>
          <w:tcPr>
            <w:tcW w:w="1534" w:type="dxa"/>
          </w:tcPr>
          <w:p w14:paraId="13F95B03" w14:textId="02C1F52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88</w:t>
            </w:r>
          </w:p>
        </w:tc>
        <w:tc>
          <w:tcPr>
            <w:tcW w:w="1486" w:type="dxa"/>
          </w:tcPr>
          <w:p w14:paraId="6025338A" w14:textId="7EA928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0E3730D8" w14:textId="7ECB436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151</w:t>
            </w:r>
          </w:p>
        </w:tc>
        <w:tc>
          <w:tcPr>
            <w:tcW w:w="1140" w:type="dxa"/>
          </w:tcPr>
          <w:p w14:paraId="76597DAC" w14:textId="4C9395E0"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3</w:t>
            </w:r>
          </w:p>
        </w:tc>
      </w:tr>
      <w:tr w:rsidR="00DE40BB" w:rsidRPr="00940473" w14:paraId="6C19794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6338E0" w:rsidRDefault="0058524A" w:rsidP="00915C18">
            <w:pPr>
              <w:ind w:firstLine="0"/>
              <w:rPr>
                <w:sz w:val="20"/>
              </w:rPr>
            </w:pPr>
            <w:r w:rsidRPr="006338E0">
              <w:rPr>
                <w:sz w:val="20"/>
              </w:rPr>
              <w:t>Wiki</w:t>
            </w:r>
          </w:p>
        </w:tc>
        <w:tc>
          <w:tcPr>
            <w:tcW w:w="1843" w:type="dxa"/>
          </w:tcPr>
          <w:p w14:paraId="3EC622D9" w14:textId="22CE881B"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wikiconflits_79_159</w:t>
            </w:r>
            <w:proofErr w:type="spellEnd"/>
          </w:p>
        </w:tc>
        <w:tc>
          <w:tcPr>
            <w:tcW w:w="992" w:type="dxa"/>
          </w:tcPr>
          <w:p w14:paraId="103D44B0" w14:textId="1F814F2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172</w:t>
            </w:r>
          </w:p>
        </w:tc>
        <w:tc>
          <w:tcPr>
            <w:tcW w:w="1534" w:type="dxa"/>
          </w:tcPr>
          <w:p w14:paraId="1980BC1A" w14:textId="347D525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87</w:t>
            </w:r>
          </w:p>
        </w:tc>
        <w:tc>
          <w:tcPr>
            <w:tcW w:w="1486" w:type="dxa"/>
          </w:tcPr>
          <w:p w14:paraId="7ABCF2B4" w14:textId="33CFCB10"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3</w:t>
            </w:r>
          </w:p>
        </w:tc>
        <w:tc>
          <w:tcPr>
            <w:tcW w:w="631" w:type="dxa"/>
          </w:tcPr>
          <w:p w14:paraId="3DB7EB9C" w14:textId="2239770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41</w:t>
            </w:r>
          </w:p>
        </w:tc>
        <w:tc>
          <w:tcPr>
            <w:tcW w:w="1140" w:type="dxa"/>
          </w:tcPr>
          <w:p w14:paraId="53D6A234" w14:textId="0FD3317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6</w:t>
            </w:r>
          </w:p>
        </w:tc>
      </w:tr>
      <w:tr w:rsidR="0058524A" w:rsidRPr="00940473" w14:paraId="33A0504E"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6338E0" w:rsidRDefault="0058524A" w:rsidP="00915C18">
            <w:pPr>
              <w:ind w:firstLine="0"/>
              <w:rPr>
                <w:sz w:val="20"/>
              </w:rPr>
            </w:pPr>
            <w:r w:rsidRPr="006338E0">
              <w:rPr>
                <w:sz w:val="20"/>
              </w:rPr>
              <w:t>SMS</w:t>
            </w:r>
          </w:p>
        </w:tc>
        <w:tc>
          <w:tcPr>
            <w:tcW w:w="1843" w:type="dxa"/>
          </w:tcPr>
          <w:p w14:paraId="21CB17FE" w14:textId="3FCD14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sms_59015_88522</w:t>
            </w:r>
            <w:proofErr w:type="spellEnd"/>
          </w:p>
        </w:tc>
        <w:tc>
          <w:tcPr>
            <w:tcW w:w="992" w:type="dxa"/>
          </w:tcPr>
          <w:p w14:paraId="5F3DEAE1" w14:textId="5233A19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523</w:t>
            </w:r>
          </w:p>
        </w:tc>
        <w:tc>
          <w:tcPr>
            <w:tcW w:w="1534" w:type="dxa"/>
          </w:tcPr>
          <w:p w14:paraId="6568B0CC" w14:textId="7F7BD17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42</w:t>
            </w:r>
          </w:p>
        </w:tc>
        <w:tc>
          <w:tcPr>
            <w:tcW w:w="1486" w:type="dxa"/>
          </w:tcPr>
          <w:p w14:paraId="7C5373FF" w14:textId="58789AA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0</w:t>
            </w:r>
          </w:p>
        </w:tc>
        <w:tc>
          <w:tcPr>
            <w:tcW w:w="631" w:type="dxa"/>
          </w:tcPr>
          <w:p w14:paraId="28960170" w14:textId="1F30425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93</w:t>
            </w:r>
          </w:p>
        </w:tc>
        <w:tc>
          <w:tcPr>
            <w:tcW w:w="1140" w:type="dxa"/>
          </w:tcPr>
          <w:p w14:paraId="1DC1ECA6" w14:textId="2C754F4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9</w:t>
            </w:r>
          </w:p>
        </w:tc>
      </w:tr>
    </w:tbl>
    <w:p w14:paraId="0E1F3E11" w14:textId="1BBC3782" w:rsidR="00C8589A" w:rsidRDefault="00915C18" w:rsidP="001D20AC">
      <w:pPr>
        <w:pStyle w:val="berschrift6"/>
      </w:pPr>
      <w:r>
        <w:t xml:space="preserve"> </w:t>
      </w:r>
      <w:bookmarkStart w:id="155" w:name="_Toc79512967"/>
      <w:r>
        <w:t xml:space="preserve">Naïve Bayes </w:t>
      </w:r>
      <w:r w:rsidR="006940C4">
        <w:t>Testing Results</w:t>
      </w:r>
      <w:bookmarkEnd w:id="155"/>
    </w:p>
    <w:p w14:paraId="323CEE49" w14:textId="668E38DD" w:rsidR="00915C18" w:rsidRDefault="00915C18" w:rsidP="00915C18"/>
    <w:p w14:paraId="79286806" w14:textId="23403014" w:rsidR="00915C18" w:rsidRDefault="00915C18" w:rsidP="00915C18">
      <w:pPr>
        <w:pStyle w:val="Sub-chapters"/>
      </w:pPr>
    </w:p>
    <w:p w14:paraId="70813E2A" w14:textId="6C7C883C" w:rsidR="001B2821" w:rsidRDefault="001B2821" w:rsidP="00915C18">
      <w:pPr>
        <w:pStyle w:val="Sub-chapters"/>
      </w:pPr>
    </w:p>
    <w:p w14:paraId="0083633B" w14:textId="77777777" w:rsidR="007E4FE8" w:rsidRDefault="007E4FE8" w:rsidP="00915C18">
      <w:pPr>
        <w:pStyle w:val="Sub-chapters"/>
      </w:pPr>
    </w:p>
    <w:p w14:paraId="4C4C7E09" w14:textId="77777777" w:rsidR="001B2821" w:rsidRPr="00915C18" w:rsidRDefault="001B2821" w:rsidP="00915C18">
      <w:pPr>
        <w:pStyle w:val="Sub-chapters"/>
      </w:pPr>
    </w:p>
    <w:p w14:paraId="3ED0A2E2" w14:textId="5729F255" w:rsidR="007E4FE8" w:rsidRDefault="00C8589A" w:rsidP="006940C4">
      <w:pPr>
        <w:pStyle w:val="berschrift1"/>
      </w:pPr>
      <w:bookmarkStart w:id="156" w:name="_Toc79483034"/>
      <w:bookmarkStart w:id="157" w:name="_Toc79512061"/>
      <w:r w:rsidRPr="00940473">
        <w:lastRenderedPageBreak/>
        <w:t>Discussion</w:t>
      </w:r>
      <w:bookmarkEnd w:id="156"/>
      <w:bookmarkEnd w:id="157"/>
      <w:r w:rsidRPr="00940473">
        <w:t xml:space="preserve"> </w:t>
      </w:r>
    </w:p>
    <w:p w14:paraId="759F1785" w14:textId="692614A9" w:rsidR="00C47593" w:rsidRPr="00940473" w:rsidRDefault="007E4FE8" w:rsidP="007E4FE8">
      <w:r>
        <w:t xml:space="preserve">Various </w:t>
      </w:r>
      <w:r w:rsidRPr="00940473">
        <w:t xml:space="preserve">authors (Bader 2002; Koch &amp; Oesterreicher 1985; Ortmann and Dipper 2019; Rehm 2002) have proposed methods and ideas that are directly related to literacy and orality. </w:t>
      </w:r>
      <w:r w:rsidR="00C47593" w:rsidRPr="00940473">
        <w:t>The use of a scoring system was essential as it</w:t>
      </w:r>
      <w:r w:rsidR="00B029FC" w:rsidRPr="00940473">
        <w:t xml:space="preserve"> </w:t>
      </w:r>
      <w:r w:rsidR="00C47593" w:rsidRPr="00940473">
        <w:t>provided more control and more speed</w:t>
      </w:r>
      <w:r w:rsidR="00B029FC" w:rsidRPr="00940473">
        <w:t xml:space="preserve"> </w:t>
      </w:r>
      <w:r w:rsidR="00C47593" w:rsidRPr="00940473">
        <w:t>with respect to building up a necessary training data set. It might seem somewhat redundant to have a training data algorithm and a naïve</w:t>
      </w:r>
      <w:r w:rsidR="00C90F38">
        <w:t xml:space="preserve"> </w:t>
      </w:r>
      <w:r w:rsidR="00E756AC">
        <w:t>Bayes</w:t>
      </w:r>
      <w:r w:rsidR="00C47593" w:rsidRPr="00940473">
        <w:t xml:space="preserve"> in the same program.</w:t>
      </w:r>
      <w:r w:rsidR="00B029FC" w:rsidRPr="00940473">
        <w:t xml:space="preserve"> </w:t>
      </w:r>
      <w:r w:rsidR="00C47593" w:rsidRPr="00940473">
        <w:t>It could be rightfully</w:t>
      </w:r>
      <w:r w:rsidR="00B029FC" w:rsidRPr="00940473">
        <w:t xml:space="preserve"> </w:t>
      </w:r>
      <w:r w:rsidR="00C47593" w:rsidRPr="00940473">
        <w:t xml:space="preserve">said that </w:t>
      </w:r>
      <w:r w:rsidR="005A443A">
        <w:t xml:space="preserve">a </w:t>
      </w:r>
      <w:r w:rsidR="00C47593" w:rsidRPr="00940473">
        <w:t>having naïve training algorithm would suffice as opposed to having a naïve</w:t>
      </w:r>
      <w:r w:rsidR="00C90F38">
        <w:t xml:space="preserve"> </w:t>
      </w:r>
      <w:r w:rsidR="00E756AC">
        <w:t>Bayes</w:t>
      </w:r>
      <w:r w:rsidR="00C47593" w:rsidRPr="00940473">
        <w:t xml:space="preserve"> and training algorithm in one program. One would be right in raising such concerns.</w:t>
      </w:r>
      <w:r w:rsidR="00B029FC" w:rsidRPr="00940473">
        <w:t xml:space="preserve"> </w:t>
      </w:r>
      <w:r w:rsidR="00C47593" w:rsidRPr="00940473">
        <w:t xml:space="preserve">However, </w:t>
      </w:r>
      <w:r w:rsidR="0036052B" w:rsidRPr="00940473">
        <w:t>t</w:t>
      </w:r>
      <w:r w:rsidR="00C47593" w:rsidRPr="00940473">
        <w:t>his problem could not be avoided as there existed no</w:t>
      </w:r>
      <w:r w:rsidR="00B029FC" w:rsidRPr="00940473">
        <w:t xml:space="preserve"> </w:t>
      </w:r>
      <w:r w:rsidR="00C47593" w:rsidRPr="00940473">
        <w:t>reliable or accurate training data the for the program.</w:t>
      </w:r>
      <w:r w:rsidR="00B029FC" w:rsidRPr="00940473">
        <w:t xml:space="preserve"> </w:t>
      </w:r>
      <w:r w:rsidR="004D5E29">
        <w:t xml:space="preserve">Thus, a program to create training data and then train the naïve bayes was a necessity. </w:t>
      </w:r>
    </w:p>
    <w:p w14:paraId="01EFD1A0" w14:textId="0A01029E" w:rsidR="00C47593" w:rsidRPr="00940473" w:rsidRDefault="0036052B" w:rsidP="001D20AC">
      <w:r w:rsidRPr="00940473">
        <w:t>The scoring system was to incorporate elements that are prototypical of the respective discourse types.</w:t>
      </w:r>
      <w:r w:rsidR="0071773A" w:rsidRPr="00940473">
        <w:t xml:space="preserve"> </w:t>
      </w:r>
      <w:r w:rsidRPr="00940473">
        <w:t xml:space="preserve">The idea of using </w:t>
      </w:r>
      <w:r w:rsidR="004D5E29">
        <w:t xml:space="preserve">such </w:t>
      </w:r>
      <w:r w:rsidRPr="00940473">
        <w:t>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w:t>
      </w:r>
      <w:r w:rsidR="004D5E29">
        <w:t>independent</w:t>
      </w:r>
      <w:r w:rsidR="00650935" w:rsidRPr="00940473">
        <w:t xml:space="preserve"> classification criteria. </w:t>
      </w:r>
    </w:p>
    <w:p w14:paraId="5C361F54" w14:textId="21552D90"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w:t>
      </w:r>
      <w:r w:rsidR="00C90F38">
        <w:t xml:space="preserve"> </w:t>
      </w:r>
      <w:r w:rsidR="00E756AC">
        <w:t>Bayes</w:t>
      </w:r>
      <w:r w:rsidR="00B756AE" w:rsidRPr="00940473">
        <w:t>.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307C2C04" w:rsidR="00C47593" w:rsidRPr="00940473" w:rsidRDefault="00B756AE" w:rsidP="001D20AC">
      <w:r w:rsidRPr="00940473">
        <w:t xml:space="preserve">Müller (1975) offers the readers prototypical texts of the respective French registers that can be graphed to respective discourse </w:t>
      </w:r>
      <w:r w:rsidR="00F53468">
        <w:t xml:space="preserve">types. </w:t>
      </w:r>
      <w:r w:rsidRPr="00940473">
        <w:t xml:space="preserve"> Despite all of this, it is the quantity, and not the quality of the texts, that proved to be a hinderance </w:t>
      </w:r>
      <w:r w:rsidRPr="00940473">
        <w:lastRenderedPageBreak/>
        <w:t>with respect to training a naïve</w:t>
      </w:r>
      <w:r w:rsidR="00C90F38">
        <w:t xml:space="preserve"> </w:t>
      </w:r>
      <w:r w:rsidR="00E756AC">
        <w:t>Bayes</w:t>
      </w:r>
      <w:r w:rsidRPr="00940473">
        <w:t xml:space="preserve">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that are longer, and less to 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6B05ED89"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w:t>
      </w:r>
      <w:r w:rsidR="00A232E5">
        <w:t>point</w:t>
      </w:r>
      <w:r w:rsidR="00894EF7" w:rsidRPr="00940473">
        <w:t xml:space="preserve"> </w:t>
      </w:r>
      <w:r w:rsidRPr="00940473">
        <w:t xml:space="preserve">and scoring system that is more </w:t>
      </w:r>
      <w:r w:rsidR="00A232E5">
        <w:t>fine</w:t>
      </w:r>
      <w:r w:rsidR="00A232E5" w:rsidRPr="00940473">
        <w:t>-tuned</w:t>
      </w:r>
      <w:r w:rsidR="00B029FC" w:rsidRPr="00940473">
        <w:t xml:space="preserve"> </w:t>
      </w:r>
      <w:r w:rsidRPr="00940473">
        <w:t xml:space="preserve">to the French language. </w:t>
      </w:r>
    </w:p>
    <w:p w14:paraId="6B8301A9" w14:textId="1073E418" w:rsidR="005F1E08" w:rsidRPr="00940473" w:rsidRDefault="004375A8" w:rsidP="002A7E17">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1F4A3A0B" w14:textId="46C73785"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the naïve</w:t>
      </w:r>
      <w:r w:rsidR="00C90F38">
        <w:t xml:space="preserve"> </w:t>
      </w:r>
      <w:r w:rsidR="00E756AC">
        <w:t>Bayes</w:t>
      </w:r>
      <w:r w:rsidRPr="00940473">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transferred over to the naïve</w:t>
      </w:r>
      <w:r w:rsidR="00C90F38">
        <w:t xml:space="preserve"> </w:t>
      </w:r>
      <w:r w:rsidR="00E756AC">
        <w:t>Bayes</w:t>
      </w:r>
      <w:r w:rsidRPr="00940473">
        <w:t>.</w:t>
      </w:r>
      <w:r w:rsidR="00B029FC" w:rsidRPr="00940473">
        <w:t xml:space="preserve"> </w:t>
      </w:r>
      <w:r w:rsidRPr="00940473">
        <w:t>Even taking this into account, eBa</w:t>
      </w:r>
      <w:r w:rsidR="00605D44" w:rsidRPr="00940473">
        <w:t>y data</w:t>
      </w:r>
      <w:r w:rsidRPr="00940473">
        <w:t xml:space="preserve"> is more along the lines of being </w:t>
      </w:r>
      <w:r w:rsidR="00DF3078">
        <w:t>representative of literacy and orality</w:t>
      </w:r>
      <w:r w:rsidRPr="00940473">
        <w:t>.</w:t>
      </w:r>
      <w:r w:rsidR="00B029FC" w:rsidRPr="00940473">
        <w:t xml:space="preserve"> </w:t>
      </w:r>
    </w:p>
    <w:p w14:paraId="35E10467" w14:textId="3F2D3AFA" w:rsidR="00605D44" w:rsidRPr="00940473" w:rsidRDefault="00605D44" w:rsidP="001D20AC">
      <w:r w:rsidRPr="00940473">
        <w:lastRenderedPageBreak/>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10D65B21" w:rsidR="003D7CD1" w:rsidRPr="00940473" w:rsidRDefault="00DF3078" w:rsidP="001D20AC">
      <w:r>
        <w:t>The</w:t>
      </w:r>
      <w:r w:rsidR="003D7CD1" w:rsidRPr="00940473">
        <w:t xml:space="preserve"> SMS chats were of a high orality quality, this</w:t>
      </w:r>
      <w:r w:rsidR="00B029FC" w:rsidRPr="00940473">
        <w:t xml:space="preserve"> </w:t>
      </w:r>
      <w:r w:rsidR="003D7CD1"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003D7CD1" w:rsidRPr="00940473">
        <w:t>the language</w:t>
      </w:r>
      <w:r w:rsidR="00EE5F3B" w:rsidRPr="00940473">
        <w:t xml:space="preserve"> used by them</w:t>
      </w:r>
      <w:r w:rsidR="003D7CD1"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003D7CD1" w:rsidRPr="00940473">
        <w:t>and redacted names</w:t>
      </w:r>
      <w:r w:rsidR="00EE5F3B" w:rsidRPr="00940473">
        <w:rPr>
          <w:rStyle w:val="Funotenzeichen"/>
        </w:rPr>
        <w:footnoteReference w:id="2"/>
      </w:r>
      <w:r w:rsidR="003D7CD1" w:rsidRPr="00940473">
        <w:t xml:space="preserve">. </w:t>
      </w:r>
      <w:r>
        <w:t>T</w:t>
      </w:r>
      <w:r w:rsidR="000A24B7" w:rsidRPr="00940473">
        <w:t xml:space="preserve">he end of sentences </w:t>
      </w:r>
      <w:r w:rsidRPr="00940473">
        <w:t>was</w:t>
      </w:r>
      <w:r w:rsidR="000A24B7" w:rsidRPr="00940473">
        <w:t xml:space="preserve"> more often marked by capita</w:t>
      </w:r>
      <w:r w:rsidR="002773F4" w:rsidRPr="00940473">
        <w:t>lized words, in particular capitalized pronouns</w:t>
      </w:r>
      <w:r w:rsidR="000A24B7" w:rsidRPr="00940473">
        <w:t xml:space="preserve">. </w:t>
      </w:r>
    </w:p>
    <w:p w14:paraId="4851D539" w14:textId="2A66D93D" w:rsidR="006512AF" w:rsidRPr="00940473" w:rsidRDefault="00DF3078" w:rsidP="001D20AC">
      <w:r>
        <w:t>Typical</w:t>
      </w:r>
      <w:r w:rsidR="005F1E08" w:rsidRPr="00940473">
        <w:t xml:space="preserve"> punctuation such as periods, exclamation marks, question marks were used emphatically rather than syntactically.</w:t>
      </w:r>
      <w:r w:rsidR="00B029FC" w:rsidRPr="00940473">
        <w:t xml:space="preserve"> </w:t>
      </w:r>
      <w:r w:rsidR="005F1E08" w:rsidRPr="00940473">
        <w:t>That is to say that there were more often employed to</w:t>
      </w:r>
      <w:r w:rsidR="00B029FC" w:rsidRPr="00940473">
        <w:t xml:space="preserve"> </w:t>
      </w:r>
      <w:r w:rsidR="005F1E08" w:rsidRPr="00940473">
        <w:t>express orality, rather than to mark the end of a sentence.</w:t>
      </w:r>
      <w:r w:rsidR="00BC4391" w:rsidRPr="00940473">
        <w:t xml:space="preserve"> </w:t>
      </w:r>
      <w:r w:rsidR="005F1E08" w:rsidRPr="00940473">
        <w:t>Finally, a lot of sentences lacked any coherent or predictable endings. This</w:t>
      </w:r>
      <w:r w:rsidR="00B029FC" w:rsidRPr="00940473">
        <w:t xml:space="preserve"> </w:t>
      </w:r>
      <w:r w:rsidR="005F1E08" w:rsidRPr="00940473">
        <w:t>had the unfortunate side effect of the program classifying sentences as being literal when they were not, as long sentence length, as previously mentioned is a sign of literacy in the texts.</w:t>
      </w:r>
      <w:bookmarkStart w:id="158" w:name="_Toc75691440"/>
      <w:bookmarkStart w:id="159" w:name="_Toc75691586"/>
      <w:bookmarkEnd w:id="137"/>
      <w:bookmarkEnd w:id="138"/>
    </w:p>
    <w:p w14:paraId="0881B6E9" w14:textId="0A72BBBC" w:rsidR="002773F4" w:rsidRPr="00940473" w:rsidRDefault="002773F4" w:rsidP="001D20AC">
      <w:r w:rsidRPr="00940473">
        <w:t>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w:t>
      </w:r>
      <w:r w:rsidR="00C90F38">
        <w:t xml:space="preserve"> </w:t>
      </w:r>
      <w:r w:rsidR="00E756AC">
        <w:t>Bayes</w:t>
      </w:r>
      <w:r w:rsidRPr="00940473">
        <w:t xml:space="preserve">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give one 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5399EC23" w14:textId="77777777" w:rsidR="00B77F0E" w:rsidRDefault="002773F4" w:rsidP="00DF3078">
      <w:r w:rsidRPr="00940473">
        <w:lastRenderedPageBreak/>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w:t>
      </w:r>
    </w:p>
    <w:p w14:paraId="285EDDDB" w14:textId="3BC8136C" w:rsidR="002773F4" w:rsidRDefault="002773F4" w:rsidP="00DF3078">
      <w:r w:rsidRPr="00940473">
        <w:t xml:space="preserve">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xml:space="preserve">. </w:t>
      </w:r>
      <w:r w:rsidR="00DF3078">
        <w:t>As for the eBay corpus, t</w:t>
      </w:r>
      <w:r w:rsidR="00DF3078" w:rsidRPr="00940473">
        <w:t>h</w:t>
      </w:r>
      <w:r w:rsidR="00DF3078">
        <w:t>e</w:t>
      </w:r>
      <w:r w:rsidR="00DF3078" w:rsidRPr="00940473">
        <w:t xml:space="preserve"> buyer and seller were not necessarily in permanent </w:t>
      </w:r>
      <w:r w:rsidR="00DF3078">
        <w:t xml:space="preserve"> and constant </w:t>
      </w:r>
      <w:r w:rsidR="00DF3078" w:rsidRPr="00940473">
        <w:t>contact with one another</w:t>
      </w:r>
      <w:r w:rsidR="00DF3078">
        <w:t xml:space="preserve"> and this indicates</w:t>
      </w:r>
      <w:r w:rsidRPr="00940473">
        <w:t xml:space="preserve"> discontinuous,</w:t>
      </w:r>
      <w:r w:rsidR="0071773A" w:rsidRPr="00940473">
        <w:t xml:space="preserve"> </w:t>
      </w:r>
      <w:r w:rsidRPr="00940473">
        <w:t>asynchronous</w:t>
      </w:r>
      <w:r w:rsidR="0071773A" w:rsidRPr="00940473">
        <w:t xml:space="preserve"> </w:t>
      </w:r>
      <w:r w:rsidRPr="00940473">
        <w:t>communication</w:t>
      </w:r>
      <w:r w:rsidR="00DF3078">
        <w:t xml:space="preserve"> which is a sign of literacy </w:t>
      </w:r>
      <w:r w:rsidR="00DF3078">
        <w:fldChar w:fldCharType="begin"/>
      </w:r>
      <w:r w:rsidR="00DF3078">
        <w:instrText xml:space="preserve"> ADDIN ZOTERO_ITEM CSL_CITATION {"citationID":"PGSjPiAF","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DF3078">
        <w:fldChar w:fldCharType="separate"/>
      </w:r>
      <w:r w:rsidR="00DF3078" w:rsidRPr="00DF3078">
        <w:t>(Ortmann &amp; Dipper, 2019)</w:t>
      </w:r>
      <w:r w:rsidR="00DF3078">
        <w:fldChar w:fldCharType="end"/>
      </w:r>
      <w:r w:rsidR="00DF3078">
        <w:t xml:space="preserve">. </w:t>
      </w:r>
      <w:r w:rsidRPr="00940473">
        <w:t>Th</w:t>
      </w:r>
      <w:r w:rsidR="00DF3078">
        <w:t xml:space="preserve">e expectation </w:t>
      </w:r>
      <w:r w:rsidR="005856CC" w:rsidRPr="00940473">
        <w:t>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14DAC890" w:rsidR="002773F4" w:rsidRPr="00940473" w:rsidRDefault="007E4FE8" w:rsidP="007E4FE8">
      <w:r w:rsidRPr="00940473">
        <w:t xml:space="preserve">The classification of the registers, as seen in figure </w:t>
      </w:r>
      <w:r>
        <w:t>5</w:t>
      </w:r>
      <w:r w:rsidRPr="00940473">
        <w:t xml:space="preserve"> and figure </w:t>
      </w:r>
      <w:r>
        <w:t>6</w:t>
      </w:r>
      <w:r w:rsidRPr="00940473">
        <w:t xml:space="preserve">, were the catalyst for reaffirming the notions of Koch and Oesterreicher (1985) and Ortmann and Dipper (2019). Unfortunately, there was not enough data provided by Müller (1975) to strictly rely on such sociolinguistic parameters. </w:t>
      </w:r>
      <w:r>
        <w:t>However, automatically recognizing t</w:t>
      </w:r>
      <w:r w:rsidR="005856CC" w:rsidRPr="00940473">
        <w:t>he French registers</w:t>
      </w:r>
      <w:r w:rsidR="00BD32C4">
        <w:t xml:space="preserve"> </w:t>
      </w:r>
      <w:r w:rsidR="005856CC" w:rsidRPr="00940473">
        <w:t>w</w:t>
      </w:r>
      <w:r>
        <w:t>as</w:t>
      </w:r>
      <w:r w:rsidR="005856CC" w:rsidRPr="00940473">
        <w:t xml:space="preserve"> not the direct goal of the program. The ideal situation would have entailed</w:t>
      </w:r>
      <w:r w:rsidR="0071773A" w:rsidRPr="00940473">
        <w:t xml:space="preserve"> </w:t>
      </w:r>
      <w:r w:rsidR="005856CC" w:rsidRPr="00940473">
        <w:t>having the program classify an utterance according to its register, which then could be graphed on a discourse type. This was indirectly done by having examined the registers</w:t>
      </w:r>
      <w:r w:rsidR="002D31C5">
        <w:t xml:space="preserve">, their properties and how they map to literacy and </w:t>
      </w:r>
      <w:r>
        <w:t>orality, but not individually</w:t>
      </w:r>
      <w:r w:rsidR="002D31C5">
        <w:t xml:space="preserve">. </w:t>
      </w:r>
    </w:p>
    <w:p w14:paraId="7A21ABE0" w14:textId="303214FD" w:rsidR="005856CC" w:rsidRPr="00940473" w:rsidRDefault="007E4FE8" w:rsidP="001D20AC">
      <w:r>
        <w:t xml:space="preserve"> </w:t>
      </w:r>
    </w:p>
    <w:p w14:paraId="2EA21456" w14:textId="0E931638" w:rsidR="005856CC" w:rsidRDefault="007E4FE8" w:rsidP="001D20AC">
      <w:r>
        <w:t xml:space="preserve"> </w:t>
      </w:r>
    </w:p>
    <w:p w14:paraId="4FCD3ECB" w14:textId="74F38157" w:rsidR="002D31C5" w:rsidRDefault="002D31C5" w:rsidP="002D31C5">
      <w:pPr>
        <w:pStyle w:val="Sub-chapters"/>
      </w:pPr>
    </w:p>
    <w:p w14:paraId="3CB5E0AA" w14:textId="727E2EE7" w:rsidR="007E4FE8" w:rsidRDefault="007E4FE8" w:rsidP="002D31C5">
      <w:pPr>
        <w:pStyle w:val="Sub-chapters"/>
      </w:pPr>
    </w:p>
    <w:p w14:paraId="6DDA5AA3" w14:textId="77777777" w:rsidR="007E4FE8" w:rsidRPr="002D31C5" w:rsidRDefault="007E4FE8" w:rsidP="002D31C5">
      <w:pPr>
        <w:pStyle w:val="Sub-chapters"/>
      </w:pPr>
    </w:p>
    <w:p w14:paraId="27AA8BF5" w14:textId="2C958046" w:rsidR="00652D23" w:rsidRPr="00940473" w:rsidRDefault="003D2C3B" w:rsidP="001D20AC">
      <w:pPr>
        <w:pStyle w:val="berschrift1"/>
      </w:pPr>
      <w:bookmarkStart w:id="160" w:name="_Toc79483035"/>
      <w:bookmarkStart w:id="161" w:name="_Toc79512062"/>
      <w:r w:rsidRPr="00940473">
        <w:t>Conclusion</w:t>
      </w:r>
      <w:bookmarkStart w:id="162" w:name="_Toc75691441"/>
      <w:bookmarkStart w:id="163" w:name="_Toc75691587"/>
      <w:bookmarkEnd w:id="158"/>
      <w:bookmarkEnd w:id="159"/>
      <w:bookmarkEnd w:id="160"/>
      <w:bookmarkEnd w:id="161"/>
    </w:p>
    <w:p w14:paraId="385CC411" w14:textId="3A260E56" w:rsidR="006B0E43" w:rsidRPr="00940473" w:rsidRDefault="00652D23" w:rsidP="001F0ED9">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 xml:space="preserve">are still in their infancy. They provide a wealth of information </w:t>
      </w:r>
      <w:r w:rsidRPr="00940473">
        <w:rPr>
          <w:rFonts w:eastAsia="Times"/>
        </w:rPr>
        <w:lastRenderedPageBreak/>
        <w:t>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82C94">
        <w:rPr>
          <w:rFonts w:eastAsia="Times"/>
        </w:rPr>
        <w:t xml:space="preserve"> in an electronic form</w:t>
      </w:r>
      <w:r w:rsidRPr="00940473">
        <w:rPr>
          <w:rFonts w:eastAsia="Times"/>
        </w:rPr>
        <w:t>.</w:t>
      </w:r>
      <w:r w:rsidR="00B029FC" w:rsidRPr="00940473">
        <w:rPr>
          <w:rFonts w:eastAsia="Times"/>
        </w:rPr>
        <w:t xml:space="preserve"> </w:t>
      </w:r>
      <w:r w:rsidR="001F0ED9">
        <w:rPr>
          <w:rFonts w:eastAsia="Times"/>
        </w:rPr>
        <w:t xml:space="preserve"> </w:t>
      </w:r>
    </w:p>
    <w:p w14:paraId="4D0B27FC" w14:textId="1B2BD113"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w:t>
      </w:r>
      <w:r w:rsidR="00C90F38">
        <w:rPr>
          <w:rFonts w:eastAsia="Times"/>
        </w:rPr>
        <w:t xml:space="preserve"> </w:t>
      </w:r>
      <w:r w:rsidR="00E756AC">
        <w:rPr>
          <w:rFonts w:eastAsia="Times"/>
        </w:rPr>
        <w:t>Bayes</w:t>
      </w:r>
      <w:r w:rsidRPr="00940473">
        <w:rPr>
          <w:rFonts w:eastAsia="Times"/>
        </w:rPr>
        <w:t xml:space="preserve">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Creating an algorithm that creates training data and then successively training a naïve</w:t>
      </w:r>
      <w:r w:rsidR="00C90F38">
        <w:rPr>
          <w:rFonts w:eastAsia="Times"/>
        </w:rPr>
        <w:t xml:space="preserve"> </w:t>
      </w:r>
      <w:r w:rsidR="00E756AC">
        <w:rPr>
          <w:rFonts w:eastAsia="Times"/>
        </w:rPr>
        <w:t>Bayes</w:t>
      </w:r>
      <w:r w:rsidR="00EF4D96" w:rsidRPr="00940473">
        <w:rPr>
          <w:rFonts w:eastAsia="Times"/>
        </w:rPr>
        <w:t xml:space="preserve"> allowed for insight into the nature of discourse information in non-standard French data. </w:t>
      </w:r>
    </w:p>
    <w:p w14:paraId="3179A28E" w14:textId="0FBDE90E" w:rsidR="001C3E72" w:rsidRPr="00940473" w:rsidRDefault="001C3E72" w:rsidP="00B82C94">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r w:rsidR="00B82C94">
        <w:rPr>
          <w:rFonts w:eastAsia="Times"/>
        </w:rPr>
        <w:t xml:space="preserve"> </w:t>
      </w: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w:t>
      </w:r>
      <w:r w:rsidR="00C90F38">
        <w:rPr>
          <w:rFonts w:eastAsia="Times"/>
        </w:rPr>
        <w:t xml:space="preserve"> </w:t>
      </w:r>
      <w:r w:rsidR="00E756AC">
        <w:rPr>
          <w:rFonts w:eastAsia="Times"/>
        </w:rPr>
        <w:t>Bayes</w:t>
      </w:r>
      <w:r w:rsidR="00B82C94">
        <w:rPr>
          <w:rFonts w:eastAsia="Times"/>
        </w:rPr>
        <w:t xml:space="preserve"> classifier</w:t>
      </w:r>
      <w:r w:rsidRPr="00940473">
        <w:rPr>
          <w:rFonts w:eastAsia="Times"/>
        </w:rPr>
        <w:t>.</w:t>
      </w:r>
      <w:r w:rsidR="0071773A" w:rsidRPr="00940473">
        <w:rPr>
          <w:rFonts w:eastAsia="Times"/>
        </w:rPr>
        <w:t xml:space="preserve"> </w:t>
      </w:r>
    </w:p>
    <w:p w14:paraId="20D4C55A" w14:textId="6AD827A4" w:rsidR="006F4AB7" w:rsidRPr="001F0ED9" w:rsidRDefault="00B029FC" w:rsidP="001F0ED9">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as to why certain discourse types were chosen as opposed to 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only 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5219AD80" w14:textId="4A588153" w:rsidR="00B85DF0" w:rsidRPr="00940473" w:rsidRDefault="003D2C3B" w:rsidP="001D20AC">
      <w:pPr>
        <w:pStyle w:val="berschrift1"/>
      </w:pPr>
      <w:bookmarkStart w:id="164" w:name="_Toc79483036"/>
      <w:bookmarkStart w:id="165" w:name="_Toc79512063"/>
      <w:r w:rsidRPr="00940473">
        <w:t>References</w:t>
      </w:r>
      <w:bookmarkEnd w:id="162"/>
      <w:bookmarkEnd w:id="163"/>
      <w:bookmarkEnd w:id="164"/>
      <w:bookmarkEnd w:id="165"/>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lastRenderedPageBreak/>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w:t>
      </w:r>
      <w:proofErr w:type="spellStart"/>
      <w:r w:rsidRPr="00940473">
        <w:t>Jekat</w:t>
      </w:r>
      <w:proofErr w:type="spellEnd"/>
      <w:r w:rsidRPr="00940473">
        <w:t xml:space="preserve">, S., Klabunde, R., &amp; Langer, H. (Eds.). (2010). </w:t>
      </w:r>
      <w:proofErr w:type="spellStart"/>
      <w:r w:rsidRPr="00940473">
        <w:rPr>
          <w:i/>
          <w:iCs/>
        </w:rPr>
        <w:t>Computerlinguistik</w:t>
      </w:r>
      <w:proofErr w:type="spellEnd"/>
      <w:r w:rsidRPr="00940473">
        <w:rPr>
          <w:i/>
          <w:iCs/>
        </w:rPr>
        <w:t xml:space="preserve"> und </w:t>
      </w:r>
      <w:proofErr w:type="spellStart"/>
      <w:r w:rsidRPr="00940473">
        <w:rPr>
          <w:i/>
          <w:iCs/>
        </w:rPr>
        <w:t>Sprachtechnologie</w:t>
      </w:r>
      <w:proofErr w:type="spellEnd"/>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t>
        </w:r>
        <w:proofErr w:type="spellStart"/>
        <w:r w:rsidR="00B20BF0" w:rsidRPr="00940473">
          <w:rPr>
            <w:rStyle w:val="Hyperlink"/>
            <w:rFonts w:eastAsia="Times"/>
          </w:rPr>
          <w:t>web.stanford.edu</w:t>
        </w:r>
        <w:proofErr w:type="spellEnd"/>
        <w:r w:rsidR="00B20BF0" w:rsidRPr="00940473">
          <w:rPr>
            <w:rStyle w:val="Hyperlink"/>
            <w:rFonts w:eastAsia="Times"/>
          </w:rPr>
          <w:t>/~</w:t>
        </w:r>
        <w:proofErr w:type="spellStart"/>
        <w:r w:rsidR="00B20BF0" w:rsidRPr="00940473">
          <w:rPr>
            <w:rStyle w:val="Hyperlink"/>
            <w:rFonts w:eastAsia="Times"/>
          </w:rPr>
          <w:t>jurafsky</w:t>
        </w:r>
        <w:proofErr w:type="spellEnd"/>
        <w:r w:rsidR="00B20BF0" w:rsidRPr="00940473">
          <w:rPr>
            <w:rStyle w:val="Hyperlink"/>
            <w:rFonts w:eastAsia="Times"/>
          </w:rPr>
          <w:t>/</w:t>
        </w:r>
        <w:proofErr w:type="spellStart"/>
        <w:r w:rsidR="00B20BF0" w:rsidRPr="00940473">
          <w:rPr>
            <w:rStyle w:val="Hyperlink"/>
            <w:rFonts w:eastAsia="Times"/>
          </w:rPr>
          <w:t>slp3</w:t>
        </w:r>
        <w:proofErr w:type="spellEnd"/>
        <w:r w:rsidR="00B20BF0" w:rsidRPr="00940473">
          <w:rPr>
            <w:rStyle w:val="Hyperlink"/>
            <w:rFonts w:eastAsia="Times"/>
          </w:rPr>
          <w:t>/</w:t>
        </w:r>
        <w:proofErr w:type="spellStart"/>
        <w:r w:rsidR="00B20BF0" w:rsidRPr="00940473">
          <w:rPr>
            <w:rStyle w:val="Hyperlink"/>
            <w:rFonts w:eastAsia="Times"/>
          </w:rPr>
          <w:t>ed3book_dec302020.pdf</w:t>
        </w:r>
        <w:proofErr w:type="spellEnd"/>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lastRenderedPageBreak/>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66" w:name="_Toc75691442"/>
      <w:bookmarkStart w:id="167" w:name="_Toc75691588"/>
      <w:bookmarkStart w:id="168" w:name="_Toc79483037"/>
      <w:r w:rsidRPr="0014165A">
        <w:rPr>
          <w:b/>
          <w:bCs/>
        </w:rPr>
        <w:t>Eigenständigkeitserklärung</w:t>
      </w:r>
      <w:bookmarkEnd w:id="166"/>
      <w:bookmarkEnd w:id="167"/>
      <w:bookmarkEnd w:id="168"/>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0C3E7CEE" w14:textId="44A77EBF" w:rsidR="003C584B" w:rsidRPr="00940473" w:rsidRDefault="003C584B" w:rsidP="00E1699B">
      <w:pPr>
        <w:ind w:firstLine="0"/>
      </w:pPr>
    </w:p>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DE714" w14:textId="77777777" w:rsidR="009D2569" w:rsidRDefault="009D2569" w:rsidP="001D20AC">
      <w:r>
        <w:separator/>
      </w:r>
    </w:p>
  </w:endnote>
  <w:endnote w:type="continuationSeparator" w:id="0">
    <w:p w14:paraId="01D676EF" w14:textId="77777777" w:rsidR="009D2569" w:rsidRDefault="009D2569"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3A2CF" w14:textId="77777777" w:rsidR="009D2569" w:rsidRDefault="009D2569" w:rsidP="001D20AC">
      <w:r>
        <w:separator/>
      </w:r>
    </w:p>
  </w:footnote>
  <w:footnote w:type="continuationSeparator" w:id="0">
    <w:p w14:paraId="2D5E7C26" w14:textId="77777777" w:rsidR="009D2569" w:rsidRDefault="009D2569" w:rsidP="001D20AC">
      <w:r>
        <w:continuationSeparator/>
      </w:r>
    </w:p>
  </w:footnote>
  <w:footnote w:id="1">
    <w:p w14:paraId="4E3DF8A1" w14:textId="6F946FD3" w:rsidR="004375A8" w:rsidRPr="00CB094E" w:rsidRDefault="004375A8" w:rsidP="001D20AC">
      <w:pPr>
        <w:rPr>
          <w:sz w:val="20"/>
        </w:rPr>
      </w:pPr>
      <w:r w:rsidRPr="00CB094E">
        <w:rPr>
          <w:rStyle w:val="Funotenzeichen"/>
          <w:sz w:val="20"/>
        </w:rPr>
        <w:footnoteRef/>
      </w:r>
      <w:r w:rsidRPr="00CB094E">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r w:rsidRPr="00EE5F3B">
        <w:rPr>
          <w:lang w:val="fr-FR"/>
        </w:rPr>
        <w:t>redacted</w:t>
      </w:r>
      <w:proofErr w:type="spellEnd"/>
      <w:r w:rsidR="0071773A">
        <w:rPr>
          <w:lang w:val="fr-FR"/>
        </w:rPr>
        <w:t xml:space="preserve"> </w:t>
      </w:r>
      <w:proofErr w:type="spellStart"/>
      <w:r w:rsidRPr="00EE5F3B">
        <w:rPr>
          <w:lang w:val="fr-FR"/>
        </w:rPr>
        <w:t>was</w:t>
      </w:r>
      <w:proofErr w:type="spell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055881ED" w:rsidR="001D20AC" w:rsidRPr="00AB0BEA" w:rsidRDefault="001D20AC" w:rsidP="00AB0BEA">
          <w:pPr>
            <w:pStyle w:val="Header"/>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11B4F9B"/>
    <w:multiLevelType w:val="multilevel"/>
    <w:tmpl w:val="3D346D0E"/>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decimal"/>
      <w:pStyle w:val="berschrift5"/>
      <w:suff w:val="space"/>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1"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6AA87294"/>
    <w:multiLevelType w:val="multilevel"/>
    <w:tmpl w:val="B8D69A4A"/>
    <w:lvl w:ilvl="0">
      <w:start w:val="1"/>
      <w:numFmt w:val="decimal"/>
      <w:pStyle w:val="berschrift6"/>
      <w:lvlText w:val="Table %1."/>
      <w:lvlJc w:val="right"/>
      <w:pPr>
        <w:ind w:left="0" w:firstLine="6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2"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14"/>
  </w:num>
  <w:num w:numId="4">
    <w:abstractNumId w:val="19"/>
  </w:num>
  <w:num w:numId="5">
    <w:abstractNumId w:val="0"/>
  </w:num>
  <w:num w:numId="6">
    <w:abstractNumId w:val="2"/>
  </w:num>
  <w:num w:numId="7">
    <w:abstractNumId w:val="12"/>
  </w:num>
  <w:num w:numId="8">
    <w:abstractNumId w:val="5"/>
  </w:num>
  <w:num w:numId="9">
    <w:abstractNumId w:val="13"/>
  </w:num>
  <w:num w:numId="10">
    <w:abstractNumId w:val="18"/>
  </w:num>
  <w:num w:numId="11">
    <w:abstractNumId w:val="9"/>
  </w:num>
  <w:num w:numId="12">
    <w:abstractNumId w:val="24"/>
  </w:num>
  <w:num w:numId="13">
    <w:abstractNumId w:val="7"/>
  </w:num>
  <w:num w:numId="14">
    <w:abstractNumId w:val="23"/>
  </w:num>
  <w:num w:numId="15">
    <w:abstractNumId w:val="20"/>
  </w:num>
  <w:num w:numId="16">
    <w:abstractNumId w:val="6"/>
  </w:num>
  <w:num w:numId="17">
    <w:abstractNumId w:val="4"/>
  </w:num>
  <w:num w:numId="18">
    <w:abstractNumId w:val="22"/>
  </w:num>
  <w:num w:numId="19">
    <w:abstractNumId w:val="17"/>
  </w:num>
  <w:num w:numId="20">
    <w:abstractNumId w:val="15"/>
  </w:num>
  <w:num w:numId="21">
    <w:abstractNumId w:val="8"/>
  </w:num>
  <w:num w:numId="22">
    <w:abstractNumId w:val="1"/>
  </w:num>
  <w:num w:numId="23">
    <w:abstractNumId w:val="1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2D33"/>
    <w:rsid w:val="0001337F"/>
    <w:rsid w:val="00014181"/>
    <w:rsid w:val="00015366"/>
    <w:rsid w:val="00022546"/>
    <w:rsid w:val="00023358"/>
    <w:rsid w:val="000254BE"/>
    <w:rsid w:val="00025DA6"/>
    <w:rsid w:val="00025F23"/>
    <w:rsid w:val="0003291C"/>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43D"/>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4AFA"/>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2B0"/>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2821"/>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0ED9"/>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47B2"/>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A7E17"/>
    <w:rsid w:val="002B2346"/>
    <w:rsid w:val="002B4617"/>
    <w:rsid w:val="002C30E5"/>
    <w:rsid w:val="002C3E7C"/>
    <w:rsid w:val="002C438D"/>
    <w:rsid w:val="002C7769"/>
    <w:rsid w:val="002D200E"/>
    <w:rsid w:val="002D2A73"/>
    <w:rsid w:val="002D2CDF"/>
    <w:rsid w:val="002D31C5"/>
    <w:rsid w:val="002D3EF2"/>
    <w:rsid w:val="002D4E6E"/>
    <w:rsid w:val="002D5622"/>
    <w:rsid w:val="002D5665"/>
    <w:rsid w:val="002D5D7A"/>
    <w:rsid w:val="002E076C"/>
    <w:rsid w:val="002E0D19"/>
    <w:rsid w:val="002E1C1D"/>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2962"/>
    <w:rsid w:val="003830AF"/>
    <w:rsid w:val="00386191"/>
    <w:rsid w:val="00386BC8"/>
    <w:rsid w:val="00386DDB"/>
    <w:rsid w:val="0038707C"/>
    <w:rsid w:val="00390460"/>
    <w:rsid w:val="00392F28"/>
    <w:rsid w:val="003A257D"/>
    <w:rsid w:val="003A3644"/>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040B"/>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42B0"/>
    <w:rsid w:val="00456AD4"/>
    <w:rsid w:val="00456DD9"/>
    <w:rsid w:val="0045751C"/>
    <w:rsid w:val="00457D26"/>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006"/>
    <w:rsid w:val="00497280"/>
    <w:rsid w:val="004B0763"/>
    <w:rsid w:val="004C0442"/>
    <w:rsid w:val="004C0CD6"/>
    <w:rsid w:val="004C3E76"/>
    <w:rsid w:val="004C3FBD"/>
    <w:rsid w:val="004C529C"/>
    <w:rsid w:val="004C7197"/>
    <w:rsid w:val="004D04FD"/>
    <w:rsid w:val="004D20A5"/>
    <w:rsid w:val="004D5A82"/>
    <w:rsid w:val="004D5E29"/>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37E7"/>
    <w:rsid w:val="00553878"/>
    <w:rsid w:val="00554A78"/>
    <w:rsid w:val="00554A7C"/>
    <w:rsid w:val="00560221"/>
    <w:rsid w:val="00560436"/>
    <w:rsid w:val="00560B0E"/>
    <w:rsid w:val="00563AB4"/>
    <w:rsid w:val="005646A3"/>
    <w:rsid w:val="0056645F"/>
    <w:rsid w:val="0057007F"/>
    <w:rsid w:val="00574031"/>
    <w:rsid w:val="005761C9"/>
    <w:rsid w:val="0057637D"/>
    <w:rsid w:val="00577291"/>
    <w:rsid w:val="00577BFB"/>
    <w:rsid w:val="00583127"/>
    <w:rsid w:val="005846F3"/>
    <w:rsid w:val="0058524A"/>
    <w:rsid w:val="005856CC"/>
    <w:rsid w:val="005901FA"/>
    <w:rsid w:val="0059292B"/>
    <w:rsid w:val="00592ABC"/>
    <w:rsid w:val="0059409D"/>
    <w:rsid w:val="00594A7E"/>
    <w:rsid w:val="005A0D25"/>
    <w:rsid w:val="005A137E"/>
    <w:rsid w:val="005A443A"/>
    <w:rsid w:val="005A4A95"/>
    <w:rsid w:val="005A58AC"/>
    <w:rsid w:val="005A642B"/>
    <w:rsid w:val="005A7218"/>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173EC"/>
    <w:rsid w:val="00621492"/>
    <w:rsid w:val="006218A4"/>
    <w:rsid w:val="00623C15"/>
    <w:rsid w:val="00624E85"/>
    <w:rsid w:val="00626CDD"/>
    <w:rsid w:val="0062746B"/>
    <w:rsid w:val="006338E0"/>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40C4"/>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999"/>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449E6"/>
    <w:rsid w:val="007505E4"/>
    <w:rsid w:val="00750C5F"/>
    <w:rsid w:val="00751F2E"/>
    <w:rsid w:val="007522DD"/>
    <w:rsid w:val="00757539"/>
    <w:rsid w:val="0076180F"/>
    <w:rsid w:val="00761961"/>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D5512"/>
    <w:rsid w:val="007E2047"/>
    <w:rsid w:val="007E25D2"/>
    <w:rsid w:val="007E2A23"/>
    <w:rsid w:val="007E38CA"/>
    <w:rsid w:val="007E4FE8"/>
    <w:rsid w:val="007E6700"/>
    <w:rsid w:val="007F4CE5"/>
    <w:rsid w:val="007F503E"/>
    <w:rsid w:val="007F6799"/>
    <w:rsid w:val="007F73CD"/>
    <w:rsid w:val="007F74C2"/>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A00E1"/>
    <w:rsid w:val="008A0149"/>
    <w:rsid w:val="008A22DF"/>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2B29"/>
    <w:rsid w:val="008E4150"/>
    <w:rsid w:val="008E4555"/>
    <w:rsid w:val="008F08C1"/>
    <w:rsid w:val="008F617E"/>
    <w:rsid w:val="009008DA"/>
    <w:rsid w:val="009021BF"/>
    <w:rsid w:val="0090291F"/>
    <w:rsid w:val="0090711C"/>
    <w:rsid w:val="00911813"/>
    <w:rsid w:val="0091181D"/>
    <w:rsid w:val="00912BF6"/>
    <w:rsid w:val="00915C18"/>
    <w:rsid w:val="00916FE8"/>
    <w:rsid w:val="00917039"/>
    <w:rsid w:val="00920399"/>
    <w:rsid w:val="00920D74"/>
    <w:rsid w:val="00922F8E"/>
    <w:rsid w:val="00925DA4"/>
    <w:rsid w:val="00927470"/>
    <w:rsid w:val="0093387A"/>
    <w:rsid w:val="00935642"/>
    <w:rsid w:val="009369D8"/>
    <w:rsid w:val="00936F6B"/>
    <w:rsid w:val="00940473"/>
    <w:rsid w:val="0094082F"/>
    <w:rsid w:val="009409FA"/>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66D40"/>
    <w:rsid w:val="00970279"/>
    <w:rsid w:val="009713DD"/>
    <w:rsid w:val="00971A18"/>
    <w:rsid w:val="00971B10"/>
    <w:rsid w:val="00972748"/>
    <w:rsid w:val="00977B5E"/>
    <w:rsid w:val="00980205"/>
    <w:rsid w:val="00980E1C"/>
    <w:rsid w:val="00981140"/>
    <w:rsid w:val="009816A8"/>
    <w:rsid w:val="00981EEC"/>
    <w:rsid w:val="00982537"/>
    <w:rsid w:val="00983619"/>
    <w:rsid w:val="00984257"/>
    <w:rsid w:val="00984C06"/>
    <w:rsid w:val="0099012D"/>
    <w:rsid w:val="00990860"/>
    <w:rsid w:val="00990ED4"/>
    <w:rsid w:val="009915FA"/>
    <w:rsid w:val="00992BED"/>
    <w:rsid w:val="009A0A9D"/>
    <w:rsid w:val="009A1579"/>
    <w:rsid w:val="009A4757"/>
    <w:rsid w:val="009A573C"/>
    <w:rsid w:val="009B7173"/>
    <w:rsid w:val="009B7531"/>
    <w:rsid w:val="009C1EDB"/>
    <w:rsid w:val="009C4576"/>
    <w:rsid w:val="009C4C6A"/>
    <w:rsid w:val="009C57E8"/>
    <w:rsid w:val="009C6CDE"/>
    <w:rsid w:val="009C7CD0"/>
    <w:rsid w:val="009D1605"/>
    <w:rsid w:val="009D2569"/>
    <w:rsid w:val="009D40EB"/>
    <w:rsid w:val="009D5129"/>
    <w:rsid w:val="009D53E9"/>
    <w:rsid w:val="009D66DD"/>
    <w:rsid w:val="009D7ADD"/>
    <w:rsid w:val="009E144F"/>
    <w:rsid w:val="009E5126"/>
    <w:rsid w:val="009F0DD3"/>
    <w:rsid w:val="009F2BF2"/>
    <w:rsid w:val="009F3C26"/>
    <w:rsid w:val="00A04CF5"/>
    <w:rsid w:val="00A108CD"/>
    <w:rsid w:val="00A11E40"/>
    <w:rsid w:val="00A122F4"/>
    <w:rsid w:val="00A137DE"/>
    <w:rsid w:val="00A13856"/>
    <w:rsid w:val="00A13AD4"/>
    <w:rsid w:val="00A15598"/>
    <w:rsid w:val="00A200C8"/>
    <w:rsid w:val="00A21D73"/>
    <w:rsid w:val="00A21DD7"/>
    <w:rsid w:val="00A22184"/>
    <w:rsid w:val="00A232E5"/>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654D"/>
    <w:rsid w:val="00A57870"/>
    <w:rsid w:val="00A57A4C"/>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73"/>
    <w:rsid w:val="00AC1887"/>
    <w:rsid w:val="00AC31DD"/>
    <w:rsid w:val="00AC37DD"/>
    <w:rsid w:val="00AC3845"/>
    <w:rsid w:val="00AC6B09"/>
    <w:rsid w:val="00AD0752"/>
    <w:rsid w:val="00AD187F"/>
    <w:rsid w:val="00AD3819"/>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AF6176"/>
    <w:rsid w:val="00B007AE"/>
    <w:rsid w:val="00B029FC"/>
    <w:rsid w:val="00B049CF"/>
    <w:rsid w:val="00B056A8"/>
    <w:rsid w:val="00B067C6"/>
    <w:rsid w:val="00B06FBE"/>
    <w:rsid w:val="00B078A4"/>
    <w:rsid w:val="00B130D6"/>
    <w:rsid w:val="00B14042"/>
    <w:rsid w:val="00B14180"/>
    <w:rsid w:val="00B152F8"/>
    <w:rsid w:val="00B174AB"/>
    <w:rsid w:val="00B20BF0"/>
    <w:rsid w:val="00B20D21"/>
    <w:rsid w:val="00B21390"/>
    <w:rsid w:val="00B22063"/>
    <w:rsid w:val="00B235F0"/>
    <w:rsid w:val="00B258F7"/>
    <w:rsid w:val="00B27451"/>
    <w:rsid w:val="00B278BA"/>
    <w:rsid w:val="00B309C9"/>
    <w:rsid w:val="00B31670"/>
    <w:rsid w:val="00B31E4B"/>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77F0E"/>
    <w:rsid w:val="00B8139D"/>
    <w:rsid w:val="00B820AE"/>
    <w:rsid w:val="00B82C94"/>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32C4"/>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0881"/>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3DE5"/>
    <w:rsid w:val="00C94834"/>
    <w:rsid w:val="00C97235"/>
    <w:rsid w:val="00CA08C2"/>
    <w:rsid w:val="00CA16BF"/>
    <w:rsid w:val="00CA2043"/>
    <w:rsid w:val="00CA4412"/>
    <w:rsid w:val="00CA559A"/>
    <w:rsid w:val="00CA5A12"/>
    <w:rsid w:val="00CA5C2A"/>
    <w:rsid w:val="00CB0457"/>
    <w:rsid w:val="00CB094E"/>
    <w:rsid w:val="00CB23A3"/>
    <w:rsid w:val="00CB2C07"/>
    <w:rsid w:val="00CB6C82"/>
    <w:rsid w:val="00CC028D"/>
    <w:rsid w:val="00CC459C"/>
    <w:rsid w:val="00CC6463"/>
    <w:rsid w:val="00CC69FA"/>
    <w:rsid w:val="00CD072A"/>
    <w:rsid w:val="00CD0901"/>
    <w:rsid w:val="00CD2064"/>
    <w:rsid w:val="00CD2307"/>
    <w:rsid w:val="00CD4453"/>
    <w:rsid w:val="00CD487F"/>
    <w:rsid w:val="00CD7D00"/>
    <w:rsid w:val="00CE2E25"/>
    <w:rsid w:val="00CE4320"/>
    <w:rsid w:val="00CE5361"/>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555F"/>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4C22"/>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3078"/>
    <w:rsid w:val="00DF649C"/>
    <w:rsid w:val="00E0171E"/>
    <w:rsid w:val="00E01D9A"/>
    <w:rsid w:val="00E031F7"/>
    <w:rsid w:val="00E03C0F"/>
    <w:rsid w:val="00E111B7"/>
    <w:rsid w:val="00E11B65"/>
    <w:rsid w:val="00E11EAE"/>
    <w:rsid w:val="00E14528"/>
    <w:rsid w:val="00E14CC8"/>
    <w:rsid w:val="00E14DE8"/>
    <w:rsid w:val="00E15938"/>
    <w:rsid w:val="00E16376"/>
    <w:rsid w:val="00E1699B"/>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77D8F"/>
    <w:rsid w:val="00E8178D"/>
    <w:rsid w:val="00E82B94"/>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1467"/>
    <w:rsid w:val="00F2246D"/>
    <w:rsid w:val="00F22556"/>
    <w:rsid w:val="00F25CFA"/>
    <w:rsid w:val="00F30B12"/>
    <w:rsid w:val="00F32615"/>
    <w:rsid w:val="00F32B6E"/>
    <w:rsid w:val="00F34656"/>
    <w:rsid w:val="00F34934"/>
    <w:rsid w:val="00F369B7"/>
    <w:rsid w:val="00F419C5"/>
    <w:rsid w:val="00F4290B"/>
    <w:rsid w:val="00F435F9"/>
    <w:rsid w:val="00F43FF3"/>
    <w:rsid w:val="00F457AA"/>
    <w:rsid w:val="00F4641C"/>
    <w:rsid w:val="00F51C26"/>
    <w:rsid w:val="00F522B5"/>
    <w:rsid w:val="00F53468"/>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0CA"/>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F74C2"/>
    <w:pPr>
      <w:keepNext/>
      <w:keepLines/>
      <w:numPr>
        <w:ilvl w:val="4"/>
        <w:numId w:val="29"/>
      </w:numPr>
      <w:spacing w:before="40"/>
      <w:jc w:val="center"/>
      <w:outlineLvl w:val="4"/>
    </w:pPr>
    <w:rPr>
      <w:rFonts w:eastAsiaTheme="majorEastAsia" w:cstheme="majorBidi"/>
      <w:i/>
    </w:rPr>
  </w:style>
  <w:style w:type="paragraph" w:styleId="berschrift6">
    <w:name w:val="heading 6"/>
    <w:aliases w:val="Tables"/>
    <w:basedOn w:val="Standard"/>
    <w:next w:val="Standard"/>
    <w:link w:val="berschrift6Zchn"/>
    <w:uiPriority w:val="9"/>
    <w:unhideWhenUsed/>
    <w:qFormat/>
    <w:rsid w:val="00B06FBE"/>
    <w:pPr>
      <w:keepNext/>
      <w:keepLines/>
      <w:numPr>
        <w:numId w:val="28"/>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6940C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F74C2"/>
    <w:rPr>
      <w:rFonts w:ascii="Georgia" w:eastAsiaTheme="majorEastAsia" w:hAnsi="Georgia" w:cstheme="majorBidi"/>
      <w: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9637</Words>
  <Characters>160040</Characters>
  <Application>Microsoft Office Word</Application>
  <DocSecurity>0</DocSecurity>
  <Lines>5001</Lines>
  <Paragraphs>256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76</cp:revision>
  <cp:lastPrinted>2021-08-10T13:36:00Z</cp:lastPrinted>
  <dcterms:created xsi:type="dcterms:W3CDTF">2021-05-04T10:40:00Z</dcterms:created>
  <dcterms:modified xsi:type="dcterms:W3CDTF">2021-08-1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